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B53A22" w14:textId="33945247" w:rsidR="008C6F83" w:rsidRPr="008C6F83" w:rsidRDefault="0095079E" w:rsidP="008C6F83">
      <w:pPr>
        <w:pStyle w:val="Heading1"/>
        <w:ind w:left="0" w:hanging="1440"/>
      </w:pPr>
      <w:r w:rsidRPr="00745878">
        <w:rPr>
          <w:sz w:val="36"/>
          <w:szCs w:val="36"/>
        </w:rPr>
        <mc:AlternateContent>
          <mc:Choice Requires="wps">
            <w:drawing>
              <wp:anchor distT="0" distB="0" distL="114300" distR="114300" simplePos="0" relativeHeight="251662336" behindDoc="0" locked="0" layoutInCell="1" allowOverlap="1" wp14:anchorId="11BC6F48" wp14:editId="4B2533BD">
                <wp:simplePos x="0" y="0"/>
                <wp:positionH relativeFrom="column">
                  <wp:posOffset>-4445</wp:posOffset>
                </wp:positionH>
                <wp:positionV relativeFrom="paragraph">
                  <wp:posOffset>1122997</wp:posOffset>
                </wp:positionV>
                <wp:extent cx="6214745" cy="0"/>
                <wp:effectExtent l="0" t="19050" r="33655" b="19050"/>
                <wp:wrapNone/>
                <wp:docPr id="245" name="Straight Connector 24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6214745" cy="0"/>
                        </a:xfrm>
                        <a:prstGeom prst="line">
                          <a:avLst/>
                        </a:prstGeom>
                        <a:ln w="38100">
                          <a:solidFill>
                            <a:schemeClr val="accent6">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E64DB40" id="Straight Connector 245" o:spid="_x0000_s1026" alt="&quot;&quot;" style="position:absolute;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5pt,88.4pt" to="489pt,8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" strokecolor="#a8d08d [1945]" strokeweight="3pt">
                <v:stroke joinstyle="miter"/>
              </v:line>
            </w:pict>
          </mc:Fallback>
        </mc:AlternateContent>
      </w:r>
      <w:r w:rsidR="008C6F83" w:rsidRPr="00745878">
        <w:rPr>
          <w:sz w:val="36"/>
          <w:szCs w:val="36"/>
        </w:rPr>
        <w:br/>
      </w:r>
      <w:r w:rsidR="008C6F83">
        <w:t>Maker Activities and Academic Writing in</w:t>
      </w:r>
      <w:r w:rsidR="008C6F83">
        <w:br/>
        <w:t>A Middle School Science Class</w:t>
      </w:r>
    </w:p>
    <w:p w14:paraId="30DB0C17" w14:textId="209441B6" w:rsidR="007C7127" w:rsidRDefault="006B10EA" w:rsidP="009435AB">
      <w:pPr>
        <w:pStyle w:val="Subtitle"/>
      </w:pPr>
      <w:bookmarkStart w:id="0" w:name="_Hlk81314076"/>
      <w:bookmarkEnd w:id="0"/>
      <w:r>
        <w:br/>
      </w:r>
      <w:r w:rsidR="000B2F7D">
        <w:t xml:space="preserve">By </w:t>
      </w:r>
      <w:r w:rsidR="005F1AF7">
        <w:t>Ashl</w:t>
      </w:r>
      <w:r w:rsidR="000F06E9">
        <w:t>e</w:t>
      </w:r>
      <w:r w:rsidR="005F1AF7">
        <w:t>y Stewart</w:t>
      </w:r>
      <w:r w:rsidR="00227730" w:rsidRPr="00227730">
        <w:rPr>
          <w:vertAlign w:val="superscript"/>
        </w:rPr>
        <w:t>1</w:t>
      </w:r>
      <w:r w:rsidR="00227730">
        <w:t xml:space="preserve"> and Jian</w:t>
      </w:r>
      <w:r w:rsidR="00EE4982">
        <w:t>g</w:t>
      </w:r>
      <w:r w:rsidR="00227730">
        <w:t>mei Yuan</w:t>
      </w:r>
      <w:r w:rsidR="00227730" w:rsidRPr="00227730">
        <w:rPr>
          <w:vertAlign w:val="superscript"/>
        </w:rPr>
        <w:t>2</w:t>
      </w:r>
      <w:r w:rsidR="00227730">
        <w:br/>
      </w:r>
      <w:r w:rsidR="00227730" w:rsidRPr="00227730">
        <w:rPr>
          <w:vertAlign w:val="superscript"/>
        </w:rPr>
        <w:t>1</w:t>
      </w:r>
      <w:r w:rsidR="009F3509">
        <w:t>University of Pittsburg</w:t>
      </w:r>
      <w:r w:rsidR="004E591C">
        <w:t>h</w:t>
      </w:r>
      <w:r w:rsidR="00227730">
        <w:t>,</w:t>
      </w:r>
      <w:r w:rsidR="004F18C6">
        <w:t xml:space="preserve"> </w:t>
      </w:r>
      <w:r w:rsidR="00227730" w:rsidRPr="00227730">
        <w:rPr>
          <w:vertAlign w:val="superscript"/>
        </w:rPr>
        <w:t>2</w:t>
      </w:r>
      <w:r w:rsidR="009F3509">
        <w:t>West Virginia University</w:t>
      </w:r>
    </w:p>
    <w:p w14:paraId="1151F2E8" w14:textId="6EC258F1" w:rsidR="00731B6B" w:rsidRPr="00731B6B" w:rsidRDefault="00731B6B" w:rsidP="00731B6B">
      <w:pPr>
        <w:sectPr w:rsidR="00731B6B" w:rsidRPr="00731B6B" w:rsidSect="00FB1C2C">
          <w:headerReference w:type="even" r:id="rId8"/>
          <w:headerReference w:type="default" r:id="rId9"/>
          <w:footerReference w:type="even" r:id="rId10"/>
          <w:footerReference w:type="default" r:id="rId11"/>
          <w:headerReference w:type="first" r:id="rId12"/>
          <w:footerReference w:type="first" r:id="rId13"/>
          <w:type w:val="continuous"/>
          <w:pgSz w:w="12240" w:h="15840"/>
          <w:pgMar w:top="1440" w:right="1008" w:bottom="1008" w:left="1440" w:header="576" w:footer="360" w:gutter="0"/>
          <w:pgNumType w:start="42"/>
          <w:cols w:space="432"/>
          <w:docGrid w:linePitch="360"/>
        </w:sectPr>
      </w:pPr>
    </w:p>
    <w:p w14:paraId="496EE13E" w14:textId="77777777" w:rsidR="008C6F83" w:rsidRPr="008C6F83" w:rsidRDefault="00000000" w:rsidP="008C6F83">
      <w:pPr>
        <w:pStyle w:val="Heading2"/>
      </w:pPr>
      <w:sdt>
        <w:sdtPr>
          <w:rPr>
            <w:rFonts w:eastAsia="Roboto"/>
            <w:b w:val="0"/>
            <w:color w:val="000000" w:themeColor="text1"/>
          </w:rPr>
          <w:tag w:val="goog_rdk_0"/>
          <w:id w:val="-122163464"/>
        </w:sdtPr>
        <w:sdtContent/>
      </w:sdt>
      <w:r w:rsidR="008C6F83" w:rsidRPr="008C6F83">
        <w:t xml:space="preserve">Overview </w:t>
      </w:r>
    </w:p>
    <w:p w14:paraId="21ABDBCD" w14:textId="7D938183" w:rsidR="008C6F83" w:rsidRPr="008C6F83" w:rsidRDefault="008C6F83" w:rsidP="008C6F83">
      <w:pPr>
        <w:rPr>
          <w:rFonts w:eastAsia="Times New Roman"/>
          <w:szCs w:val="20"/>
        </w:rPr>
      </w:pPr>
      <w:r>
        <w:rPr>
          <w:szCs w:val="20"/>
        </w:rPr>
        <w:t xml:space="preserve">Academic language is an important </w:t>
      </w:r>
      <w:r w:rsidR="0070555B">
        <w:rPr>
          <w:szCs w:val="20"/>
        </w:rPr>
        <w:t xml:space="preserve">focus </w:t>
      </w:r>
      <w:r>
        <w:rPr>
          <w:szCs w:val="20"/>
        </w:rPr>
        <w:t xml:space="preserve">area in middle school. </w:t>
      </w:r>
      <w:r w:rsidR="000D4D4B">
        <w:rPr>
          <w:szCs w:val="20"/>
        </w:rPr>
        <w:t>However</w:t>
      </w:r>
      <w:r>
        <w:rPr>
          <w:szCs w:val="20"/>
        </w:rPr>
        <w:t xml:space="preserve">, academic writing in science classes is challenging for middle school students. Maker activities </w:t>
      </w:r>
      <w:r w:rsidR="000D4D4B">
        <w:rPr>
          <w:szCs w:val="20"/>
        </w:rPr>
        <w:t xml:space="preserve">can contribute to students’ academic language </w:t>
      </w:r>
      <w:r w:rsidR="0080344A">
        <w:rPr>
          <w:szCs w:val="20"/>
        </w:rPr>
        <w:t>development through</w:t>
      </w:r>
      <w:r w:rsidR="000A11A5">
        <w:rPr>
          <w:szCs w:val="20"/>
        </w:rPr>
        <w:t xml:space="preserve"> artifact</w:t>
      </w:r>
      <w:r w:rsidR="0080344A">
        <w:rPr>
          <w:szCs w:val="20"/>
        </w:rPr>
        <w:t xml:space="preserve"> creation</w:t>
      </w:r>
      <w:r w:rsidR="000A11A5">
        <w:rPr>
          <w:szCs w:val="20"/>
        </w:rPr>
        <w:t xml:space="preserve"> with </w:t>
      </w:r>
      <w:r>
        <w:rPr>
          <w:szCs w:val="20"/>
        </w:rPr>
        <w:t xml:space="preserve">tangible resources (Own, 2018). This </w:t>
      </w:r>
      <w:r w:rsidR="0080344A">
        <w:rPr>
          <w:szCs w:val="20"/>
        </w:rPr>
        <w:t>m</w:t>
      </w:r>
      <w:r>
        <w:rPr>
          <w:szCs w:val="20"/>
        </w:rPr>
        <w:t xml:space="preserve">akerspace and </w:t>
      </w:r>
      <w:r w:rsidR="0080344A">
        <w:rPr>
          <w:szCs w:val="20"/>
        </w:rPr>
        <w:t>a</w:t>
      </w:r>
      <w:r>
        <w:rPr>
          <w:szCs w:val="20"/>
        </w:rPr>
        <w:t xml:space="preserve">cademic </w:t>
      </w:r>
      <w:r w:rsidR="0080344A">
        <w:rPr>
          <w:szCs w:val="20"/>
        </w:rPr>
        <w:t>w</w:t>
      </w:r>
      <w:r>
        <w:rPr>
          <w:szCs w:val="20"/>
        </w:rPr>
        <w:t xml:space="preserve">riting </w:t>
      </w:r>
      <w:r w:rsidR="0080344A">
        <w:rPr>
          <w:szCs w:val="20"/>
        </w:rPr>
        <w:t>p</w:t>
      </w:r>
      <w:r>
        <w:rPr>
          <w:szCs w:val="20"/>
        </w:rPr>
        <w:t xml:space="preserve">roject, codesigned by a </w:t>
      </w:r>
      <w:r w:rsidR="0080344A">
        <w:rPr>
          <w:szCs w:val="20"/>
        </w:rPr>
        <w:t>sc</w:t>
      </w:r>
      <w:r>
        <w:rPr>
          <w:szCs w:val="20"/>
        </w:rPr>
        <w:t xml:space="preserve">ience teacher and a technology integration specialist, invited middle school </w:t>
      </w:r>
      <w:r w:rsidR="0080344A">
        <w:rPr>
          <w:szCs w:val="20"/>
        </w:rPr>
        <w:t xml:space="preserve">science </w:t>
      </w:r>
      <w:r>
        <w:rPr>
          <w:szCs w:val="20"/>
        </w:rPr>
        <w:t xml:space="preserve">students to work on </w:t>
      </w:r>
      <w:r w:rsidR="0080344A">
        <w:rPr>
          <w:szCs w:val="20"/>
        </w:rPr>
        <w:t xml:space="preserve">academic writing through </w:t>
      </w:r>
      <w:r>
        <w:rPr>
          <w:szCs w:val="20"/>
        </w:rPr>
        <w:t>maker activities.</w:t>
      </w:r>
    </w:p>
    <w:p w14:paraId="229C40C3" w14:textId="27582DF3" w:rsidR="008C6F83" w:rsidRDefault="008C6F83" w:rsidP="008C6F83">
      <w:pPr>
        <w:rPr>
          <w:szCs w:val="20"/>
        </w:rPr>
      </w:pPr>
      <w:r>
        <w:rPr>
          <w:szCs w:val="20"/>
        </w:rPr>
        <w:t>Topics: Maker Activities, Academic Language, Science Learning</w:t>
      </w:r>
    </w:p>
    <w:p w14:paraId="06022480" w14:textId="07056587" w:rsidR="003B1298" w:rsidRDefault="008C6F83" w:rsidP="00600832">
      <w:pPr>
        <w:rPr>
          <w:szCs w:val="20"/>
        </w:rPr>
      </w:pPr>
      <w:r>
        <w:rPr>
          <w:szCs w:val="20"/>
        </w:rPr>
        <w:t xml:space="preserve">Time: </w:t>
      </w:r>
      <w:r w:rsidR="006B3FF1">
        <w:rPr>
          <w:szCs w:val="20"/>
        </w:rPr>
        <w:t>I</w:t>
      </w:r>
      <w:r>
        <w:rPr>
          <w:szCs w:val="20"/>
        </w:rPr>
        <w:t>n-class time t</w:t>
      </w:r>
      <w:r w:rsidR="00C1750E">
        <w:rPr>
          <w:szCs w:val="20"/>
        </w:rPr>
        <w:t>ook</w:t>
      </w:r>
      <w:r>
        <w:rPr>
          <w:szCs w:val="20"/>
        </w:rPr>
        <w:t xml:space="preserve"> a total of six, 50-minute </w:t>
      </w:r>
      <w:r w:rsidR="00B233D1">
        <w:rPr>
          <w:szCs w:val="20"/>
        </w:rPr>
        <w:t>sessions</w:t>
      </w:r>
      <w:r>
        <w:rPr>
          <w:szCs w:val="20"/>
        </w:rPr>
        <w:t xml:space="preserve">. </w:t>
      </w:r>
      <w:r w:rsidR="00047D1A">
        <w:rPr>
          <w:szCs w:val="20"/>
        </w:rPr>
        <w:t>O</w:t>
      </w:r>
      <w:r>
        <w:rPr>
          <w:szCs w:val="20"/>
        </w:rPr>
        <w:t>utside</w:t>
      </w:r>
      <w:r w:rsidR="00B233D1">
        <w:rPr>
          <w:szCs w:val="20"/>
        </w:rPr>
        <w:t>-</w:t>
      </w:r>
      <w:r>
        <w:rPr>
          <w:szCs w:val="20"/>
        </w:rPr>
        <w:t>class time t</w:t>
      </w:r>
      <w:r w:rsidR="00C1750E">
        <w:rPr>
          <w:szCs w:val="20"/>
        </w:rPr>
        <w:t>ook</w:t>
      </w:r>
      <w:r>
        <w:rPr>
          <w:szCs w:val="20"/>
        </w:rPr>
        <w:t xml:space="preserve"> </w:t>
      </w:r>
      <w:r w:rsidR="00B233D1">
        <w:rPr>
          <w:szCs w:val="20"/>
        </w:rPr>
        <w:t>~</w:t>
      </w:r>
      <w:r>
        <w:rPr>
          <w:szCs w:val="20"/>
        </w:rPr>
        <w:t>2.5 hours and included pre-writing before class activities and revisions after class activities.</w:t>
      </w:r>
    </w:p>
    <w:p w14:paraId="1B8906B5" w14:textId="77777777" w:rsidR="008C6F83" w:rsidRDefault="008C6F83" w:rsidP="00457A82">
      <w:pPr>
        <w:pStyle w:val="Heading3"/>
      </w:pPr>
      <w:r w:rsidRPr="00457A82">
        <w:t>Materials</w:t>
      </w:r>
      <w:r>
        <w:t xml:space="preserve"> </w:t>
      </w:r>
    </w:p>
    <w:p w14:paraId="72D31682" w14:textId="48FD30F6" w:rsidR="008C6F83" w:rsidRDefault="008C6F83" w:rsidP="008C6F83">
      <w:pPr>
        <w:numPr>
          <w:ilvl w:val="0"/>
          <w:numId w:val="20"/>
        </w:numPr>
        <w:spacing w:before="0"/>
        <w:ind w:left="288" w:hanging="216"/>
        <w:rPr>
          <w:rFonts w:eastAsia="Times New Roman"/>
          <w:szCs w:val="20"/>
        </w:rPr>
      </w:pPr>
      <w:r>
        <w:rPr>
          <w:szCs w:val="20"/>
        </w:rPr>
        <w:t>Student devices (e.g., cell phones</w:t>
      </w:r>
      <w:r w:rsidR="00C1750E">
        <w:rPr>
          <w:szCs w:val="20"/>
        </w:rPr>
        <w:t>, tablets</w:t>
      </w:r>
      <w:r>
        <w:rPr>
          <w:szCs w:val="20"/>
        </w:rPr>
        <w:t>) to take pictures of content vocabulary representations.</w:t>
      </w:r>
    </w:p>
    <w:p w14:paraId="27136161" w14:textId="7AD9E52E" w:rsidR="008C6F83" w:rsidRDefault="00C1750E" w:rsidP="008C6F83">
      <w:pPr>
        <w:numPr>
          <w:ilvl w:val="0"/>
          <w:numId w:val="20"/>
        </w:numPr>
        <w:spacing w:before="0"/>
        <w:ind w:left="288" w:hanging="216"/>
        <w:rPr>
          <w:szCs w:val="20"/>
        </w:rPr>
      </w:pPr>
      <w:r>
        <w:rPr>
          <w:szCs w:val="20"/>
        </w:rPr>
        <w:t xml:space="preserve">A </w:t>
      </w:r>
      <w:r w:rsidR="00391B24">
        <w:rPr>
          <w:szCs w:val="20"/>
        </w:rPr>
        <w:t>C</w:t>
      </w:r>
      <w:r w:rsidR="008C6F83">
        <w:rPr>
          <w:szCs w:val="20"/>
        </w:rPr>
        <w:t>omputer for the technology integration specialist to upload student pictures to a website.</w:t>
      </w:r>
    </w:p>
    <w:p w14:paraId="2D8B8C4C" w14:textId="74A730DB" w:rsidR="008C6F83" w:rsidRDefault="008C6F83" w:rsidP="008C6F83">
      <w:pPr>
        <w:numPr>
          <w:ilvl w:val="0"/>
          <w:numId w:val="20"/>
        </w:numPr>
        <w:spacing w:before="0"/>
        <w:ind w:left="288" w:hanging="216"/>
        <w:rPr>
          <w:szCs w:val="20"/>
        </w:rPr>
      </w:pPr>
      <w:r>
        <w:rPr>
          <w:szCs w:val="20"/>
        </w:rPr>
        <w:t>Student Chromebooks to type/revise writing.</w:t>
      </w:r>
    </w:p>
    <w:p w14:paraId="5D921314" w14:textId="6CE7291B" w:rsidR="008C6F83" w:rsidRDefault="008C6F83" w:rsidP="008C6F83">
      <w:pPr>
        <w:numPr>
          <w:ilvl w:val="0"/>
          <w:numId w:val="20"/>
        </w:numPr>
        <w:spacing w:before="0"/>
        <w:ind w:left="288" w:hanging="216"/>
        <w:rPr>
          <w:szCs w:val="20"/>
        </w:rPr>
      </w:pPr>
      <w:r>
        <w:rPr>
          <w:szCs w:val="20"/>
        </w:rPr>
        <w:t>Makerspace materials (e.g.,</w:t>
      </w:r>
      <w:r w:rsidR="00391B24">
        <w:rPr>
          <w:szCs w:val="20"/>
        </w:rPr>
        <w:t xml:space="preserve"> </w:t>
      </w:r>
      <w:r>
        <w:rPr>
          <w:szCs w:val="20"/>
        </w:rPr>
        <w:t xml:space="preserve">Cricut, </w:t>
      </w:r>
      <w:r w:rsidR="00391B24">
        <w:rPr>
          <w:szCs w:val="20"/>
        </w:rPr>
        <w:t xml:space="preserve">fabric, </w:t>
      </w:r>
      <w:r>
        <w:rPr>
          <w:szCs w:val="20"/>
        </w:rPr>
        <w:t>sewing machine, circuitry kits, clay, paper, glue, markers).</w:t>
      </w:r>
    </w:p>
    <w:p w14:paraId="47F2CD71" w14:textId="6CB6B719" w:rsidR="008C6F83" w:rsidRDefault="00000000" w:rsidP="008C6F83">
      <w:pPr>
        <w:numPr>
          <w:ilvl w:val="0"/>
          <w:numId w:val="20"/>
        </w:numPr>
        <w:spacing w:before="0"/>
        <w:ind w:left="288" w:hanging="216"/>
        <w:rPr>
          <w:color w:val="auto"/>
          <w:szCs w:val="20"/>
        </w:rPr>
      </w:pPr>
      <w:hyperlink r:id="rId14" w:history="1">
        <w:r w:rsidR="008C6F83" w:rsidRPr="00745878">
          <w:rPr>
            <w:rStyle w:val="Hyperlink"/>
            <w:szCs w:val="20"/>
          </w:rPr>
          <w:t>8</w:t>
        </w:r>
        <w:r w:rsidR="008C6F83" w:rsidRPr="00745878">
          <w:rPr>
            <w:rStyle w:val="Hyperlink"/>
            <w:szCs w:val="20"/>
            <w:vertAlign w:val="superscript"/>
          </w:rPr>
          <w:t>th</w:t>
        </w:r>
        <w:r w:rsidR="008C6F83" w:rsidRPr="00745878">
          <w:rPr>
            <w:rStyle w:val="Hyperlink"/>
            <w:szCs w:val="20"/>
          </w:rPr>
          <w:t>-grade science core-content vocabulary words</w:t>
        </w:r>
      </w:hyperlink>
      <w:r w:rsidR="008C6F83">
        <w:rPr>
          <w:szCs w:val="20"/>
        </w:rPr>
        <w:t xml:space="preserve"> (Sealy Independent School District, n.d.).</w:t>
      </w:r>
    </w:p>
    <w:p w14:paraId="150C2247" w14:textId="101FB80B" w:rsidR="006B3FF1" w:rsidRDefault="00000000" w:rsidP="009F3D4B">
      <w:pPr>
        <w:numPr>
          <w:ilvl w:val="0"/>
          <w:numId w:val="20"/>
        </w:numPr>
        <w:spacing w:before="0"/>
        <w:ind w:left="288" w:hanging="216"/>
        <w:rPr>
          <w:szCs w:val="20"/>
        </w:rPr>
      </w:pPr>
      <w:hyperlink r:id="rId15" w:history="1">
        <w:r w:rsidR="008C6F83" w:rsidRPr="006B3FF1">
          <w:rPr>
            <w:rStyle w:val="Hyperlink"/>
            <w:szCs w:val="20"/>
          </w:rPr>
          <w:t>Academic vocabulary slides</w:t>
        </w:r>
      </w:hyperlink>
    </w:p>
    <w:p w14:paraId="135BF19D" w14:textId="36BDC53D" w:rsidR="008C6F83" w:rsidRPr="006B3FF1" w:rsidRDefault="00391B24" w:rsidP="009F3D4B">
      <w:pPr>
        <w:numPr>
          <w:ilvl w:val="0"/>
          <w:numId w:val="20"/>
        </w:numPr>
        <w:spacing w:before="0"/>
        <w:ind w:left="288" w:hanging="216"/>
        <w:rPr>
          <w:szCs w:val="20"/>
        </w:rPr>
      </w:pPr>
      <w:r>
        <w:rPr>
          <w:szCs w:val="20"/>
        </w:rPr>
        <w:t>L</w:t>
      </w:r>
      <w:r w:rsidR="008C6F83" w:rsidRPr="006B3FF1">
        <w:rPr>
          <w:szCs w:val="20"/>
        </w:rPr>
        <w:t>aminated evolution paragraph poster with colloquial expressions (see Poster Text section).</w:t>
      </w:r>
    </w:p>
    <w:p w14:paraId="4950D838" w14:textId="3E8A2878" w:rsidR="008C6F83" w:rsidRDefault="00000000" w:rsidP="008C6F83">
      <w:pPr>
        <w:numPr>
          <w:ilvl w:val="0"/>
          <w:numId w:val="20"/>
        </w:numPr>
        <w:spacing w:before="0"/>
        <w:ind w:left="288" w:hanging="216"/>
        <w:rPr>
          <w:szCs w:val="20"/>
        </w:rPr>
      </w:pPr>
      <w:hyperlink r:id="rId16" w:history="1">
        <w:r w:rsidR="00007799">
          <w:rPr>
            <w:rStyle w:val="Hyperlink"/>
            <w:szCs w:val="20"/>
          </w:rPr>
          <w:t>D</w:t>
        </w:r>
        <w:r w:rsidR="00F5164B" w:rsidRPr="00007799">
          <w:rPr>
            <w:rStyle w:val="Hyperlink"/>
            <w:szCs w:val="20"/>
          </w:rPr>
          <w:t xml:space="preserve">iscourse and </w:t>
        </w:r>
        <w:r w:rsidR="008C6F83" w:rsidRPr="00007799">
          <w:rPr>
            <w:rStyle w:val="Hyperlink"/>
            <w:szCs w:val="20"/>
          </w:rPr>
          <w:t>explicit marker</w:t>
        </w:r>
        <w:r w:rsidR="00007799">
          <w:rPr>
            <w:rStyle w:val="Hyperlink"/>
            <w:szCs w:val="20"/>
          </w:rPr>
          <w:t xml:space="preserve"> List</w:t>
        </w:r>
      </w:hyperlink>
      <w:r w:rsidR="00007799">
        <w:rPr>
          <w:szCs w:val="20"/>
        </w:rPr>
        <w:t xml:space="preserve"> (Makkos, 2018)</w:t>
      </w:r>
    </w:p>
    <w:p w14:paraId="1CB1AD2D" w14:textId="28FF9F13" w:rsidR="003D2D10" w:rsidRDefault="00000000" w:rsidP="008C6F83">
      <w:pPr>
        <w:numPr>
          <w:ilvl w:val="0"/>
          <w:numId w:val="20"/>
        </w:numPr>
        <w:spacing w:before="0"/>
        <w:ind w:left="288" w:hanging="216"/>
        <w:rPr>
          <w:szCs w:val="20"/>
        </w:rPr>
      </w:pPr>
      <w:hyperlink r:id="rId17" w:history="1">
        <w:r w:rsidR="008C6F83" w:rsidRPr="00447821">
          <w:rPr>
            <w:rStyle w:val="Hyperlink"/>
            <w:szCs w:val="20"/>
          </w:rPr>
          <w:t>Blocks with phrases</w:t>
        </w:r>
        <w:r w:rsidR="0072169B" w:rsidRPr="00447821">
          <w:rPr>
            <w:rStyle w:val="Hyperlink"/>
            <w:szCs w:val="20"/>
          </w:rPr>
          <w:t>/sentences</w:t>
        </w:r>
      </w:hyperlink>
      <w:r w:rsidR="008C6F83">
        <w:rPr>
          <w:szCs w:val="20"/>
        </w:rPr>
        <w:t xml:space="preserve"> (e.g., expanded noun phrases, non-restrictive relative clauses).</w:t>
      </w:r>
    </w:p>
    <w:p w14:paraId="3D83C16C" w14:textId="3E12A716" w:rsidR="008C6F83" w:rsidRDefault="00000000" w:rsidP="008C6F83">
      <w:pPr>
        <w:numPr>
          <w:ilvl w:val="0"/>
          <w:numId w:val="20"/>
        </w:numPr>
        <w:spacing w:before="0"/>
        <w:ind w:left="288" w:hanging="216"/>
        <w:rPr>
          <w:szCs w:val="20"/>
        </w:rPr>
      </w:pPr>
      <w:hyperlink r:id="rId18" w:history="1">
        <w:r w:rsidR="003D2D10" w:rsidRPr="00447821">
          <w:rPr>
            <w:rStyle w:val="Hyperlink"/>
            <w:szCs w:val="20"/>
          </w:rPr>
          <w:t>Grading Rubric</w:t>
        </w:r>
      </w:hyperlink>
    </w:p>
    <w:p w14:paraId="02A0275A" w14:textId="279EDA44" w:rsidR="008C6F83" w:rsidRDefault="00000000" w:rsidP="008C6F83">
      <w:pPr>
        <w:numPr>
          <w:ilvl w:val="0"/>
          <w:numId w:val="20"/>
        </w:numPr>
        <w:spacing w:before="0"/>
        <w:ind w:left="288" w:hanging="216"/>
        <w:rPr>
          <w:szCs w:val="20"/>
        </w:rPr>
      </w:pPr>
      <w:hyperlink r:id="rId19" w:history="1">
        <w:r w:rsidR="008C6F83" w:rsidRPr="00447821">
          <w:rPr>
            <w:rStyle w:val="Hyperlink"/>
            <w:szCs w:val="20"/>
          </w:rPr>
          <w:t>Makerspace Activity Directions Document</w:t>
        </w:r>
      </w:hyperlink>
      <w:r w:rsidR="00C1750E">
        <w:rPr>
          <w:szCs w:val="20"/>
        </w:rPr>
        <w:t>.</w:t>
      </w:r>
    </w:p>
    <w:p w14:paraId="2B9F6E0D" w14:textId="77777777" w:rsidR="00117554" w:rsidRDefault="00117554" w:rsidP="00117554">
      <w:pPr>
        <w:spacing w:before="0"/>
        <w:rPr>
          <w:szCs w:val="20"/>
        </w:rPr>
      </w:pPr>
    </w:p>
    <w:p w14:paraId="2B2ECB60" w14:textId="1F84B8FA" w:rsidR="00117554" w:rsidRDefault="00117554" w:rsidP="00227730">
      <w:pPr>
        <w:pBdr>
          <w:top w:val="single" w:sz="48" w:space="1" w:color="FFE599"/>
          <w:bottom w:val="single" w:sz="18" w:space="0" w:color="FFE599"/>
        </w:pBdr>
        <w:shd w:val="clear" w:color="auto" w:fill="FFE599"/>
        <w:spacing w:before="120"/>
        <w:rPr>
          <w:rFonts w:ascii="Times New Roman" w:hAnsi="Times New Roman"/>
          <w:b/>
          <w:smallCaps/>
          <w:sz w:val="28"/>
          <w:szCs w:val="28"/>
        </w:rPr>
      </w:pPr>
      <w:r>
        <w:rPr>
          <w:rStyle w:val="Heading2-ContextChar"/>
        </w:rPr>
        <w:t>Context</w:t>
      </w:r>
      <w:r w:rsidR="009D0623">
        <w:rPr>
          <w:rStyle w:val="Heading2-ContextChar"/>
        </w:rPr>
        <w:t xml:space="preserve"> </w:t>
      </w:r>
      <w:r>
        <w:rPr>
          <w:rStyle w:val="Heading2-ContextChar"/>
        </w:rPr>
        <w:t>at</w:t>
      </w:r>
      <w:r w:rsidR="009D0623">
        <w:rPr>
          <w:rStyle w:val="Heading2-ContextChar"/>
        </w:rPr>
        <w:t xml:space="preserve"> </w:t>
      </w:r>
      <w:r>
        <w:rPr>
          <w:rStyle w:val="Heading2-ContextChar"/>
        </w:rPr>
        <w:t>a</w:t>
      </w:r>
      <w:r w:rsidR="009D0623">
        <w:rPr>
          <w:rStyle w:val="Heading2-ContextChar"/>
        </w:rPr>
        <w:t xml:space="preserve"> </w:t>
      </w:r>
      <w:r>
        <w:rPr>
          <w:rStyle w:val="Heading2-ContextChar"/>
        </w:rPr>
        <w:t>Glance</w:t>
      </w:r>
      <w:r>
        <w:rPr>
          <w:b/>
          <w:smallCaps/>
          <w:sz w:val="28"/>
          <w:szCs w:val="28"/>
        </w:rPr>
        <w:t xml:space="preserve"> </w:t>
      </w:r>
    </w:p>
    <w:p w14:paraId="3D3CFEDD" w14:textId="77777777" w:rsidR="00117554" w:rsidRDefault="00117554" w:rsidP="00117554">
      <w:pPr>
        <w:pStyle w:val="normal-context"/>
        <w:rPr>
          <w:szCs w:val="20"/>
        </w:rPr>
      </w:pPr>
      <w:r>
        <w:rPr>
          <w:b/>
          <w:bCs/>
        </w:rPr>
        <w:t>Setting</w:t>
      </w:r>
      <w:r>
        <w:rPr>
          <w:b/>
          <w:bCs/>
        </w:rPr>
        <w:br/>
      </w:r>
      <w:r>
        <w:t xml:space="preserve">Eighth-grade science class in the United States. </w:t>
      </w:r>
    </w:p>
    <w:p w14:paraId="680A27B8" w14:textId="77777777" w:rsidR="00117554" w:rsidRDefault="00117554" w:rsidP="00117554">
      <w:pPr>
        <w:pStyle w:val="normal-context"/>
      </w:pPr>
      <w:r>
        <w:rPr>
          <w:b/>
          <w:bCs/>
        </w:rPr>
        <w:t>Modality</w:t>
      </w:r>
      <w:r>
        <w:rPr>
          <w:b/>
          <w:bCs/>
        </w:rPr>
        <w:br/>
      </w:r>
      <w:r>
        <w:t>Face-to-face</w:t>
      </w:r>
    </w:p>
    <w:p w14:paraId="68A2A9F7" w14:textId="46EB7C8C" w:rsidR="00117554" w:rsidRDefault="00117554" w:rsidP="00117554">
      <w:pPr>
        <w:pStyle w:val="normal-context"/>
      </w:pPr>
      <w:r>
        <w:rPr>
          <w:b/>
          <w:bCs/>
        </w:rPr>
        <w:t>Class Structure</w:t>
      </w:r>
      <w:r>
        <w:rPr>
          <w:b/>
          <w:bCs/>
        </w:rPr>
        <w:br/>
      </w:r>
      <w:r w:rsidR="00071828">
        <w:rPr>
          <w:szCs w:val="20"/>
        </w:rPr>
        <w:t xml:space="preserve">Students did pre-writing individually outside of the class. In class, </w:t>
      </w:r>
      <w:r w:rsidR="002E4FF5">
        <w:rPr>
          <w:szCs w:val="20"/>
        </w:rPr>
        <w:t xml:space="preserve">students worked in </w:t>
      </w:r>
      <w:r w:rsidR="00071828">
        <w:rPr>
          <w:szCs w:val="20"/>
        </w:rPr>
        <w:t>group</w:t>
      </w:r>
      <w:r w:rsidR="002E4FF5">
        <w:rPr>
          <w:szCs w:val="20"/>
        </w:rPr>
        <w:t xml:space="preserve">s </w:t>
      </w:r>
      <w:r w:rsidR="00071828">
        <w:rPr>
          <w:szCs w:val="20"/>
        </w:rPr>
        <w:t xml:space="preserve">on each of the six maker activities. These were followed by writing revisions </w:t>
      </w:r>
      <w:r w:rsidR="002E4FF5">
        <w:rPr>
          <w:szCs w:val="20"/>
        </w:rPr>
        <w:t xml:space="preserve">where students worked individually to complete </w:t>
      </w:r>
      <w:r w:rsidR="00071828">
        <w:rPr>
          <w:szCs w:val="20"/>
        </w:rPr>
        <w:t>final drafts for each activity.</w:t>
      </w:r>
    </w:p>
    <w:p w14:paraId="435F46B1" w14:textId="77777777" w:rsidR="00117554" w:rsidRDefault="00117554" w:rsidP="00117554">
      <w:pPr>
        <w:pStyle w:val="normal-context"/>
      </w:pPr>
      <w:r>
        <w:rPr>
          <w:b/>
          <w:bCs/>
        </w:rPr>
        <w:t>Organizational Norms</w:t>
      </w:r>
      <w:r>
        <w:rPr>
          <w:b/>
          <w:bCs/>
        </w:rPr>
        <w:br/>
      </w:r>
      <w:r>
        <w:t xml:space="preserve">The Makerspace and Academic Writing Project was implemented before the outbreak of the COVID-19 pandemic. Students were able to attend classes in person. </w:t>
      </w:r>
    </w:p>
    <w:p w14:paraId="3927C599" w14:textId="77777777" w:rsidR="00117554" w:rsidRDefault="00117554" w:rsidP="00117554">
      <w:pPr>
        <w:pStyle w:val="normal-context"/>
      </w:pPr>
      <w:r>
        <w:rPr>
          <w:b/>
          <w:bCs/>
        </w:rPr>
        <w:t>Learner Characteristics</w:t>
      </w:r>
      <w:r>
        <w:rPr>
          <w:b/>
          <w:bCs/>
        </w:rPr>
        <w:br/>
      </w:r>
      <w:sdt>
        <w:sdtPr>
          <w:tag w:val="goog_rdk_4"/>
          <w:id w:val="-1483453038"/>
        </w:sdtPr>
        <w:sdtContent/>
      </w:sdt>
      <w:r>
        <w:t>Learners were 32 eighth-grade students in the Appalachian region of the United States.</w:t>
      </w:r>
    </w:p>
    <w:p w14:paraId="45D45B7E" w14:textId="77777777" w:rsidR="00117554" w:rsidRDefault="00117554" w:rsidP="00117554">
      <w:pPr>
        <w:pStyle w:val="normal-context"/>
      </w:pPr>
      <w:r>
        <w:rPr>
          <w:b/>
          <w:bCs/>
        </w:rPr>
        <w:t>Instructor Characteristics</w:t>
      </w:r>
      <w:r>
        <w:rPr>
          <w:b/>
          <w:bCs/>
        </w:rPr>
        <w:br/>
      </w:r>
      <w:r>
        <w:t xml:space="preserve">The project was codesigned by the regular science teacher and the technology integration specialist working for the middle school. </w:t>
      </w:r>
    </w:p>
    <w:p w14:paraId="2A9F696D" w14:textId="3A75EC50" w:rsidR="00117554" w:rsidRDefault="00117554" w:rsidP="00117554">
      <w:pPr>
        <w:pStyle w:val="normal-context"/>
      </w:pPr>
      <w:r>
        <w:rPr>
          <w:b/>
          <w:bCs/>
        </w:rPr>
        <w:t>Development Rationale</w:t>
      </w:r>
      <w:r>
        <w:rPr>
          <w:b/>
          <w:bCs/>
        </w:rPr>
        <w:br/>
      </w:r>
      <w:r>
        <w:t>Academic language is important in education. Through constructionism, Own (2018) maintains that maker activities have the potential to contribute to the development of students’ academic language because students are able to create and share external artifacts in a makerspace.</w:t>
      </w:r>
    </w:p>
    <w:p w14:paraId="58F7972C" w14:textId="7579E7AB" w:rsidR="00D20C63" w:rsidRDefault="00D20C63">
      <w:pPr>
        <w:spacing w:before="0"/>
      </w:pPr>
      <w:r>
        <w:br w:type="page"/>
      </w:r>
    </w:p>
    <w:p w14:paraId="28A17F9C" w14:textId="4A4CF5C3" w:rsidR="00117554" w:rsidRDefault="00117554" w:rsidP="00816887">
      <w:pPr>
        <w:pStyle w:val="Heading3"/>
      </w:pPr>
      <w:r w:rsidRPr="00816887">
        <w:lastRenderedPageBreak/>
        <w:t>Setup</w:t>
      </w:r>
      <w:r>
        <w:t xml:space="preserve"> </w:t>
      </w:r>
    </w:p>
    <w:p w14:paraId="3997E638" w14:textId="356E7F6D" w:rsidR="00117554" w:rsidRPr="00BD34E0" w:rsidRDefault="00117554" w:rsidP="00117554">
      <w:pPr>
        <w:rPr>
          <w:rFonts w:eastAsia="Times New Roman"/>
          <w:szCs w:val="20"/>
          <w:highlight w:val="white"/>
        </w:rPr>
      </w:pPr>
      <w:r>
        <w:rPr>
          <w:szCs w:val="20"/>
          <w:highlight w:val="white"/>
        </w:rPr>
        <w:t>Two rooms were used so that there was enough space for each group. These two rooms are adjoined by a door, which stayed open during the activity. Students freely walked back and forth and had access to the same materials. One room offered more surface space and seating than the other. The furniture in the makerspace was lower to the ground than that in classrooms and it was padded. The setting felt more like spending time with a friend in a “coffee shop”, according to the science teacher. The science teacher was in one room, and the technology integration specialist was in the other room.</w:t>
      </w:r>
    </w:p>
    <w:p w14:paraId="118F478D" w14:textId="51AFCC57" w:rsidR="00117554" w:rsidRDefault="00117554" w:rsidP="00117554">
      <w:pPr>
        <w:rPr>
          <w:szCs w:val="20"/>
          <w:highlight w:val="white"/>
        </w:rPr>
      </w:pPr>
      <w:r>
        <w:rPr>
          <w:szCs w:val="20"/>
          <w:highlight w:val="white"/>
        </w:rPr>
        <w:t xml:space="preserve">Before each activity, the teacher prepared eleven manila envelopes containing instructions for the current activity, clean-up procedures, prompts to guide writing revisions, and any paper materials relevant to the day’s activity (e.g., list of transitional phrases). </w:t>
      </w:r>
    </w:p>
    <w:p w14:paraId="40B8943C" w14:textId="2BC4B3A7" w:rsidR="00117554" w:rsidRDefault="00117554" w:rsidP="00117554">
      <w:pPr>
        <w:rPr>
          <w:szCs w:val="20"/>
          <w:highlight w:val="white"/>
        </w:rPr>
      </w:pPr>
      <w:r>
        <w:rPr>
          <w:szCs w:val="20"/>
          <w:highlight w:val="white"/>
        </w:rPr>
        <w:t>At the beginning of each class period, the teacher explained the day’s activities to students (see Instructions in</w:t>
      </w:r>
      <w:r w:rsidR="002147CC">
        <w:rPr>
          <w:szCs w:val="20"/>
          <w:highlight w:val="white"/>
        </w:rPr>
        <w:t xml:space="preserve"> see the </w:t>
      </w:r>
      <w:hyperlink r:id="rId20" w:history="1">
        <w:r w:rsidR="002147CC" w:rsidRPr="00011B47">
          <w:rPr>
            <w:rStyle w:val="Hyperlink"/>
            <w:szCs w:val="20"/>
            <w:highlight w:val="white"/>
          </w:rPr>
          <w:t>Makerspace Activity Directions Document</w:t>
        </w:r>
      </w:hyperlink>
      <w:r>
        <w:rPr>
          <w:szCs w:val="20"/>
          <w:highlight w:val="white"/>
        </w:rPr>
        <w:t>). One representative from each group approached the teacher to retrieve the group’s manila envelope. Once all the groups received their envelopes, the teacher displayed a timer on the main board and passed out each student’s writing piece.</w:t>
      </w:r>
    </w:p>
    <w:p w14:paraId="041B9B7D" w14:textId="0845588B" w:rsidR="00117554" w:rsidRDefault="00117554" w:rsidP="00117554">
      <w:pPr>
        <w:rPr>
          <w:szCs w:val="20"/>
          <w:highlight w:val="white"/>
        </w:rPr>
      </w:pPr>
      <w:r>
        <w:rPr>
          <w:szCs w:val="20"/>
          <w:highlight w:val="white"/>
        </w:rPr>
        <w:t>During the activity, the science teacher and the technology integration specialist circulated the room to facilitate learning. When the timer expired, they prompted students to clean up their areas and return their envelopes. Students returned to their original seats and were prompted to revise their papers according to the academic language feature practiced in the activity. At the very end of the period, students’ writing pieces were collected.</w:t>
      </w:r>
    </w:p>
    <w:p w14:paraId="3228CE26" w14:textId="77777777" w:rsidR="00117554" w:rsidRPr="00816887" w:rsidRDefault="00117554" w:rsidP="00816887">
      <w:pPr>
        <w:pStyle w:val="Heading3"/>
      </w:pPr>
      <w:r>
        <w:t xml:space="preserve">Standards </w:t>
      </w:r>
    </w:p>
    <w:p w14:paraId="610EFD60" w14:textId="6D5244E3" w:rsidR="00117554" w:rsidRPr="00E7566A" w:rsidRDefault="00117554" w:rsidP="00E7566A">
      <w:pPr>
        <w:rPr>
          <w:rFonts w:eastAsia="Times New Roman"/>
          <w:szCs w:val="20"/>
        </w:rPr>
      </w:pPr>
      <w:r>
        <w:rPr>
          <w:szCs w:val="20"/>
        </w:rPr>
        <w:t xml:space="preserve">West Virginia Science Standard, S.6-8. L.12: </w:t>
      </w:r>
      <w:r w:rsidR="00E7566A">
        <w:rPr>
          <w:rFonts w:eastAsia="Times New Roman"/>
          <w:szCs w:val="20"/>
        </w:rPr>
        <w:br/>
      </w:r>
      <w:r>
        <w:rPr>
          <w:szCs w:val="20"/>
        </w:rPr>
        <w:t>Students will write informative/explanatory texts, including the narration of historical events, scientific procedures/experiments, or technical processes:</w:t>
      </w:r>
    </w:p>
    <w:p w14:paraId="171B4509" w14:textId="77777777" w:rsidR="00117554" w:rsidRDefault="00117554" w:rsidP="00E7566A">
      <w:pPr>
        <w:numPr>
          <w:ilvl w:val="0"/>
          <w:numId w:val="21"/>
        </w:numPr>
        <w:spacing w:before="0"/>
        <w:ind w:left="288" w:hanging="216"/>
        <w:rPr>
          <w:szCs w:val="20"/>
        </w:rPr>
      </w:pPr>
      <w:r>
        <w:rPr>
          <w:szCs w:val="20"/>
        </w:rPr>
        <w:t>use precise language and domain-specific vocabulary to inform about or explain the topic.</w:t>
      </w:r>
    </w:p>
    <w:p w14:paraId="0C343919" w14:textId="77777777" w:rsidR="00117554" w:rsidRDefault="00117554" w:rsidP="00E7566A">
      <w:pPr>
        <w:numPr>
          <w:ilvl w:val="0"/>
          <w:numId w:val="21"/>
        </w:numPr>
        <w:spacing w:before="0"/>
        <w:ind w:left="288" w:hanging="216"/>
        <w:rPr>
          <w:szCs w:val="20"/>
        </w:rPr>
      </w:pPr>
      <w:r>
        <w:rPr>
          <w:szCs w:val="20"/>
        </w:rPr>
        <w:t>establish and maintain a formal style and objective tone (West Virginia Department of Education, n.d.).</w:t>
      </w:r>
    </w:p>
    <w:p w14:paraId="604611D2" w14:textId="77777777" w:rsidR="00BD34E0" w:rsidRDefault="00BD34E0" w:rsidP="00E7566A">
      <w:pPr>
        <w:pStyle w:val="Heading2-right"/>
      </w:pPr>
      <w:r>
        <w:t xml:space="preserve">Context and Setting </w:t>
      </w:r>
    </w:p>
    <w:p w14:paraId="7B268FD5" w14:textId="77777777" w:rsidR="00BD34E0" w:rsidRDefault="00BD34E0" w:rsidP="00E7566A">
      <w:pPr>
        <w:pStyle w:val="Heading3-right"/>
      </w:pPr>
      <w:r>
        <w:t>Makerspace Context</w:t>
      </w:r>
    </w:p>
    <w:p w14:paraId="1168E9D3" w14:textId="68C88F8A" w:rsidR="00BD34E0" w:rsidRDefault="00BD34E0" w:rsidP="00BD34E0">
      <w:pPr>
        <w:rPr>
          <w:rFonts w:eastAsia="Times New Roman"/>
          <w:b/>
          <w:bCs/>
          <w:szCs w:val="20"/>
        </w:rPr>
      </w:pPr>
      <w:r>
        <w:rPr>
          <w:szCs w:val="20"/>
        </w:rPr>
        <w:t>This Makerspace and Academic Writing Project was implemented in an eighth-grade science class in Spring 2020 in the Appalachian region of the United States. The school was a 6</w:t>
      </w:r>
      <w:r>
        <w:rPr>
          <w:szCs w:val="20"/>
          <w:vertAlign w:val="superscript"/>
        </w:rPr>
        <w:t>th</w:t>
      </w:r>
      <w:r>
        <w:rPr>
          <w:szCs w:val="20"/>
        </w:rPr>
        <w:t>-8</w:t>
      </w:r>
      <w:r>
        <w:rPr>
          <w:szCs w:val="20"/>
          <w:vertAlign w:val="superscript"/>
        </w:rPr>
        <w:t>th</w:t>
      </w:r>
      <w:r>
        <w:rPr>
          <w:szCs w:val="20"/>
        </w:rPr>
        <w:t xml:space="preserve"> grade school with approximately 500 students. The makerspace was a room with various stations along three walls for the following: sewing; jewelry making; vinyl; paper; and fabric cutting; construction (construction bricks, blocks, newspaper connectors, cardboard connectors); consumable and reusable materials; and electronics. The makerspace contained some technological tools such as Cricut, Makey Makeys, free-style circuitry kits, and a </w:t>
      </w:r>
      <w:r w:rsidR="0050308C">
        <w:rPr>
          <w:szCs w:val="20"/>
        </w:rPr>
        <w:t>l</w:t>
      </w:r>
      <w:r>
        <w:rPr>
          <w:szCs w:val="20"/>
        </w:rPr>
        <w:t>ittleBits kit. However, it primarily housed low technologies. Interspersed among stations were a standing desk and three tables for workspace. The remaining wall was lined with a chalkboard, white board for a projector, and low shelves for project and material storage. In the middle of the makerspace were two, round, dry-erase tables with stools. The makerspace was adjoined to a kitchen that provided additional counter surfaces, seating, and sinks for clean-up.</w:t>
      </w:r>
    </w:p>
    <w:p w14:paraId="00DEF87B" w14:textId="77777777" w:rsidR="00BD34E0" w:rsidRDefault="00BD34E0" w:rsidP="00E7566A">
      <w:pPr>
        <w:pStyle w:val="Heading3-right"/>
      </w:pPr>
      <w:r>
        <w:t>Participants</w:t>
      </w:r>
    </w:p>
    <w:p w14:paraId="15312AA4" w14:textId="77777777" w:rsidR="00E07604" w:rsidRDefault="00BD34E0" w:rsidP="00BD34E0">
      <w:pPr>
        <w:rPr>
          <w:szCs w:val="20"/>
        </w:rPr>
      </w:pPr>
      <w:r>
        <w:rPr>
          <w:szCs w:val="20"/>
        </w:rPr>
        <w:t xml:space="preserve">As third-year students at the school, most of these eighth-grade students were familiar with the makerspace, having engaged in the space in sixth and seventh grades. Additionally, the science teacher had utilized the makerspace briefly for students to obtain materials and work in groups on previous projects. However, the science teacher had not conducted a formal, whole-group class in the space. While students were familiar with the space and tools of the learning context, not all of them were accustomed to comporting in a formal learning event within the makerspace. </w:t>
      </w:r>
    </w:p>
    <w:p w14:paraId="04EF3C56" w14:textId="76E96657" w:rsidR="00BD34E0" w:rsidRDefault="00BD34E0" w:rsidP="00BD34E0">
      <w:pPr>
        <w:rPr>
          <w:rFonts w:eastAsia="Times New Roman"/>
          <w:szCs w:val="20"/>
        </w:rPr>
      </w:pPr>
      <w:r>
        <w:rPr>
          <w:szCs w:val="20"/>
        </w:rPr>
        <w:t>Before meeting in a makerspace, the teacher</w:t>
      </w:r>
      <w:r w:rsidR="00E07604">
        <w:rPr>
          <w:szCs w:val="20"/>
        </w:rPr>
        <w:t xml:space="preserve"> should</w:t>
      </w:r>
      <w:r>
        <w:rPr>
          <w:szCs w:val="20"/>
        </w:rPr>
        <w:t xml:space="preserve"> provide a tour to acclimate students to the new setting and to establish rules and expectations for working in a collaborative environment.</w:t>
      </w:r>
    </w:p>
    <w:p w14:paraId="792ADCAB" w14:textId="77777777" w:rsidR="00E25B1C" w:rsidRDefault="00E25B1C" w:rsidP="00E7566A">
      <w:pPr>
        <w:pStyle w:val="Heading3"/>
      </w:pPr>
    </w:p>
    <w:p w14:paraId="68EA64D1" w14:textId="08D1F183" w:rsidR="00BD34E0" w:rsidRDefault="00BD34E0" w:rsidP="00E7566A">
      <w:pPr>
        <w:pStyle w:val="Heading3"/>
      </w:pPr>
      <w:r>
        <w:lastRenderedPageBreak/>
        <w:t>Project Goal</w:t>
      </w:r>
    </w:p>
    <w:p w14:paraId="032A8665" w14:textId="77777777" w:rsidR="00BD34E0" w:rsidRDefault="00BD34E0" w:rsidP="00BD34E0">
      <w:pPr>
        <w:rPr>
          <w:rFonts w:eastAsia="Times New Roman"/>
          <w:szCs w:val="20"/>
        </w:rPr>
      </w:pPr>
      <w:r>
        <w:rPr>
          <w:szCs w:val="20"/>
        </w:rPr>
        <w:t>The project was for students to improve their academic writing. Since this activity began before the March 2020 outbreak of the COVID-19 pandemic, the students were able to work on the project at school. The features of academic language include lexical features (the use of content vocabulary and academic vocabulary; Fang &amp; Park, 2019), organizational strategies (Snow &amp; Uccelli, 2009; Uccelli et al., 2013), authoritative indicators (Snow &amp; Uccelli, 2009; Uccelli et al., 2013), and complex syntactic structures (Fang &amp; Park, 2019; Uccelli et al., 2013). Two activities for content vocabulary and one for each of the other four aspects (lexical features, organizational strategies, authoritative indicators, and complex syntactic structures) were created for the students, totaling to six activities.</w:t>
      </w:r>
    </w:p>
    <w:p w14:paraId="11728A77" w14:textId="77777777" w:rsidR="00BD34E0" w:rsidRDefault="00BD34E0" w:rsidP="00E7566A">
      <w:pPr>
        <w:pStyle w:val="Heading3"/>
      </w:pPr>
      <w:r>
        <w:t>Instructor Expertise</w:t>
      </w:r>
    </w:p>
    <w:p w14:paraId="7236AC6E" w14:textId="45E2E090" w:rsidR="00BD34E0" w:rsidRDefault="006D6868" w:rsidP="00BD34E0">
      <w:pPr>
        <w:rPr>
          <w:rFonts w:eastAsia="Times New Roman"/>
          <w:szCs w:val="20"/>
        </w:rPr>
      </w:pPr>
      <w:r>
        <w:rPr>
          <w:szCs w:val="20"/>
        </w:rPr>
        <w:t>T</w:t>
      </w:r>
      <w:r w:rsidR="00BD34E0">
        <w:rPr>
          <w:szCs w:val="20"/>
        </w:rPr>
        <w:t>o implement the activity, practitioner</w:t>
      </w:r>
      <w:r>
        <w:rPr>
          <w:szCs w:val="20"/>
        </w:rPr>
        <w:t>s</w:t>
      </w:r>
      <w:r w:rsidR="00BD34E0">
        <w:rPr>
          <w:szCs w:val="20"/>
        </w:rPr>
        <w:t xml:space="preserve"> should have a firm understanding </w:t>
      </w:r>
      <w:r w:rsidR="00E07604">
        <w:rPr>
          <w:szCs w:val="20"/>
        </w:rPr>
        <w:t xml:space="preserve">of </w:t>
      </w:r>
      <w:r w:rsidR="00BD34E0">
        <w:rPr>
          <w:szCs w:val="20"/>
        </w:rPr>
        <w:t xml:space="preserve">makerspaces and the design process </w:t>
      </w:r>
      <w:r>
        <w:rPr>
          <w:szCs w:val="20"/>
        </w:rPr>
        <w:t xml:space="preserve">(e.g., </w:t>
      </w:r>
      <w:r w:rsidR="00BD34E0">
        <w:rPr>
          <w:szCs w:val="20"/>
        </w:rPr>
        <w:t>students out of the seats, talking, and making a mess</w:t>
      </w:r>
      <w:r>
        <w:rPr>
          <w:szCs w:val="20"/>
        </w:rPr>
        <w:t>)</w:t>
      </w:r>
      <w:r w:rsidR="00BD34E0">
        <w:rPr>
          <w:szCs w:val="20"/>
        </w:rPr>
        <w:t xml:space="preserve">. Being prepared to facilitate and not dictate each </w:t>
      </w:r>
      <w:r>
        <w:rPr>
          <w:szCs w:val="20"/>
        </w:rPr>
        <w:t xml:space="preserve">instructional </w:t>
      </w:r>
      <w:r w:rsidR="00BD34E0">
        <w:rPr>
          <w:szCs w:val="20"/>
        </w:rPr>
        <w:t xml:space="preserve">stage is essential. </w:t>
      </w:r>
    </w:p>
    <w:p w14:paraId="309931C5" w14:textId="1D5B3DB5" w:rsidR="00BD34E0" w:rsidRDefault="00BD34E0" w:rsidP="00BD34E0">
      <w:pPr>
        <w:rPr>
          <w:szCs w:val="20"/>
        </w:rPr>
      </w:pPr>
      <w:r>
        <w:rPr>
          <w:szCs w:val="20"/>
        </w:rPr>
        <w:t xml:space="preserve">Expertise in academic language is also required. </w:t>
      </w:r>
      <w:r w:rsidR="007A4932">
        <w:rPr>
          <w:szCs w:val="20"/>
        </w:rPr>
        <w:t>Although</w:t>
      </w:r>
      <w:r>
        <w:rPr>
          <w:szCs w:val="20"/>
        </w:rPr>
        <w:t xml:space="preserve"> this may seem daunting to non-ELA teachers, academic writing is a complex construct that can be broken down into components, as demonstrated by the</w:t>
      </w:r>
      <w:r w:rsidR="007A4932">
        <w:rPr>
          <w:szCs w:val="20"/>
        </w:rPr>
        <w:t>se</w:t>
      </w:r>
      <w:r>
        <w:rPr>
          <w:szCs w:val="20"/>
        </w:rPr>
        <w:t xml:space="preserve"> activities. Once individual features are mastered, the teacher should be able to integrate specific content knowledge. </w:t>
      </w:r>
    </w:p>
    <w:p w14:paraId="00172A3D" w14:textId="77777777" w:rsidR="00BD34E0" w:rsidRPr="00E7566A" w:rsidRDefault="00BD34E0" w:rsidP="00E7566A">
      <w:pPr>
        <w:pStyle w:val="Heading3"/>
      </w:pPr>
      <w:r>
        <w:t>Setting up the Makerspace</w:t>
      </w:r>
    </w:p>
    <w:p w14:paraId="13BC0735" w14:textId="2B8BDE00" w:rsidR="00BD34E0" w:rsidRDefault="00BD34E0" w:rsidP="00BD34E0">
      <w:pPr>
        <w:rPr>
          <w:szCs w:val="20"/>
        </w:rPr>
      </w:pPr>
      <w:r>
        <w:rPr>
          <w:szCs w:val="20"/>
        </w:rPr>
        <w:t xml:space="preserve">Students worked in groups of three </w:t>
      </w:r>
      <w:r w:rsidR="000A5740">
        <w:rPr>
          <w:szCs w:val="20"/>
        </w:rPr>
        <w:t>or</w:t>
      </w:r>
      <w:r>
        <w:rPr>
          <w:szCs w:val="20"/>
        </w:rPr>
        <w:t xml:space="preserve"> four and stayed in the same group throughout the project. </w:t>
      </w:r>
      <w:r w:rsidR="00CE364E">
        <w:rPr>
          <w:szCs w:val="20"/>
        </w:rPr>
        <w:t>The teacher formed e</w:t>
      </w:r>
      <w:r w:rsidR="000A5740">
        <w:rPr>
          <w:szCs w:val="20"/>
        </w:rPr>
        <w:t>ach group to include</w:t>
      </w:r>
      <w:r>
        <w:rPr>
          <w:szCs w:val="20"/>
        </w:rPr>
        <w:t xml:space="preserve"> learners of diverse academic performance. All students completed the same activity each day.</w:t>
      </w:r>
    </w:p>
    <w:p w14:paraId="2F6D33B4" w14:textId="77777777" w:rsidR="00BD34E0" w:rsidRDefault="00BD34E0" w:rsidP="00E7566A">
      <w:pPr>
        <w:pStyle w:val="Heading2"/>
      </w:pPr>
      <w:r>
        <w:t>Learning Representation</w:t>
      </w:r>
    </w:p>
    <w:p w14:paraId="0B655169" w14:textId="2994F5AB" w:rsidR="00BD34E0" w:rsidRDefault="00BD34E0" w:rsidP="00BD34E0">
      <w:pPr>
        <w:rPr>
          <w:rFonts w:eastAsia="Times New Roman"/>
          <w:szCs w:val="20"/>
        </w:rPr>
      </w:pPr>
      <w:r>
        <w:rPr>
          <w:szCs w:val="20"/>
        </w:rPr>
        <w:t xml:space="preserve">The Makerspace and Academic Writing Project consisted of two parts. Part One was pre-writing. Part Two </w:t>
      </w:r>
      <w:r w:rsidR="000A5740">
        <w:rPr>
          <w:szCs w:val="20"/>
        </w:rPr>
        <w:t>was</w:t>
      </w:r>
      <w:r>
        <w:rPr>
          <w:szCs w:val="20"/>
        </w:rPr>
        <w:t xml:space="preserve"> maker activities and writing revisions. </w:t>
      </w:r>
    </w:p>
    <w:p w14:paraId="48F0E251" w14:textId="7B99BB6F" w:rsidR="00BD34E0" w:rsidRDefault="00BD34E0" w:rsidP="00E7566A">
      <w:pPr>
        <w:pStyle w:val="Heading3-right"/>
      </w:pPr>
      <w:r>
        <w:t>Part 1: Pre-</w:t>
      </w:r>
      <w:r w:rsidRPr="00E7566A">
        <w:t>Writing</w:t>
      </w:r>
      <w:r>
        <w:t xml:space="preserve"> Activity</w:t>
      </w:r>
    </w:p>
    <w:p w14:paraId="65B89CE1" w14:textId="65DC118E" w:rsidR="006D6868" w:rsidRDefault="00BD34E0" w:rsidP="00BD34E0">
      <w:pPr>
        <w:rPr>
          <w:szCs w:val="20"/>
        </w:rPr>
      </w:pPr>
      <w:r>
        <w:rPr>
          <w:szCs w:val="20"/>
        </w:rPr>
        <w:t xml:space="preserve">Upon completion of a unit on evolution, students were asked to produce a piece of academic writing on paper outside of class time. They were provided with the following prompt: </w:t>
      </w:r>
    </w:p>
    <w:p w14:paraId="24424008" w14:textId="77777777" w:rsidR="00946B06" w:rsidRDefault="00BD34E0" w:rsidP="00946B06">
      <w:pPr>
        <w:pStyle w:val="Heading2-Context"/>
      </w:pPr>
      <w:r w:rsidRPr="007A4932">
        <w:t>Hospital Website: Appendectomy</w:t>
      </w:r>
    </w:p>
    <w:p w14:paraId="5B5DCF83" w14:textId="782C513E" w:rsidR="00BD34E0" w:rsidRPr="00946B06" w:rsidRDefault="00BD34E0" w:rsidP="00946B06">
      <w:pPr>
        <w:pStyle w:val="normal-context"/>
        <w:rPr>
          <w:b/>
        </w:rPr>
      </w:pPr>
      <w:r w:rsidRPr="007A4932">
        <w:t>You have been hired by a hospital to write material for a website intended for patients who are recovering from surgery. This site provides information about recovery as well as the actual operations. You have been assigned the section on appendectomies. You must explain how the appendix, unlike most other organs in the body, probably serves a non-essential purpose for humans, so the patient does</w:t>
      </w:r>
      <w:r w:rsidR="000A5740">
        <w:t xml:space="preserve"> </w:t>
      </w:r>
      <w:r w:rsidRPr="007A4932">
        <w:t>n</w:t>
      </w:r>
      <w:r w:rsidR="000A5740">
        <w:t>o</w:t>
      </w:r>
      <w:r w:rsidRPr="007A4932">
        <w:t>t have to worry about losing this organ.</w:t>
      </w:r>
    </w:p>
    <w:p w14:paraId="3786E50E" w14:textId="77777777" w:rsidR="00BD34E0" w:rsidRDefault="00BD34E0" w:rsidP="00946B06">
      <w:pPr>
        <w:pStyle w:val="normal-context"/>
        <w:rPr>
          <w:szCs w:val="20"/>
        </w:rPr>
      </w:pPr>
      <w:r>
        <w:rPr>
          <w:szCs w:val="20"/>
        </w:rPr>
        <w:t>Use what you have learned in class about how biological evidence supports evolution to explain why the human body has an appendix even though the organ probably serves no important purpose.</w:t>
      </w:r>
    </w:p>
    <w:p w14:paraId="4D0E2A71" w14:textId="77777777" w:rsidR="00BD34E0" w:rsidRDefault="00BD34E0" w:rsidP="006D6868">
      <w:pPr>
        <w:pStyle w:val="Heading3-right"/>
      </w:pPr>
      <w:r>
        <w:t>Part 2: Activities &amp; Writing Revisions</w:t>
      </w:r>
    </w:p>
    <w:p w14:paraId="337F2185" w14:textId="407C717F" w:rsidR="00BD34E0" w:rsidRDefault="00BD34E0" w:rsidP="00BD34E0">
      <w:pPr>
        <w:rPr>
          <w:rFonts w:eastAsia="Times New Roman"/>
          <w:szCs w:val="20"/>
        </w:rPr>
      </w:pPr>
      <w:r>
        <w:rPr>
          <w:szCs w:val="20"/>
        </w:rPr>
        <w:t xml:space="preserve">The series of six maker activities lasted five days. </w:t>
      </w:r>
      <w:r w:rsidR="00CE364E">
        <w:rPr>
          <w:szCs w:val="20"/>
        </w:rPr>
        <w:t>O</w:t>
      </w:r>
      <w:r>
        <w:rPr>
          <w:szCs w:val="20"/>
        </w:rPr>
        <w:t xml:space="preserve">ne activity </w:t>
      </w:r>
      <w:r w:rsidR="00CE364E">
        <w:rPr>
          <w:szCs w:val="20"/>
        </w:rPr>
        <w:t xml:space="preserve">occurred </w:t>
      </w:r>
      <w:r>
        <w:rPr>
          <w:szCs w:val="20"/>
        </w:rPr>
        <w:t xml:space="preserve">each day, except for the third day where students completed two activities </w:t>
      </w:r>
      <w:r w:rsidR="00CE364E">
        <w:rPr>
          <w:szCs w:val="20"/>
        </w:rPr>
        <w:t xml:space="preserve">because of </w:t>
      </w:r>
      <w:r>
        <w:rPr>
          <w:szCs w:val="20"/>
        </w:rPr>
        <w:t>a</w:t>
      </w:r>
      <w:r w:rsidR="00CE364E">
        <w:rPr>
          <w:szCs w:val="20"/>
        </w:rPr>
        <w:t xml:space="preserve"> snow day</w:t>
      </w:r>
      <w:r>
        <w:rPr>
          <w:szCs w:val="20"/>
        </w:rPr>
        <w:t xml:space="preserve"> interruption. After </w:t>
      </w:r>
      <w:r w:rsidR="00CE364E">
        <w:rPr>
          <w:szCs w:val="20"/>
        </w:rPr>
        <w:t xml:space="preserve">groups </w:t>
      </w:r>
      <w:r>
        <w:rPr>
          <w:szCs w:val="20"/>
        </w:rPr>
        <w:t>complet</w:t>
      </w:r>
      <w:r w:rsidR="00CE364E">
        <w:rPr>
          <w:szCs w:val="20"/>
        </w:rPr>
        <w:t>ed</w:t>
      </w:r>
      <w:r>
        <w:rPr>
          <w:szCs w:val="20"/>
        </w:rPr>
        <w:t xml:space="preserve"> the maker activities, students individually revised their writings every day except for the first day. Students spent 50 minutes on each activity and writing revision.</w:t>
      </w:r>
    </w:p>
    <w:p w14:paraId="2F35B772" w14:textId="77777777" w:rsidR="00BD34E0" w:rsidRDefault="00BD34E0" w:rsidP="00BD34E0">
      <w:pPr>
        <w:pStyle w:val="Heading4"/>
        <w:rPr>
          <w:szCs w:val="20"/>
        </w:rPr>
      </w:pPr>
      <w:r>
        <w:t xml:space="preserve">Day 1 </w:t>
      </w:r>
    </w:p>
    <w:p w14:paraId="261D2F4A" w14:textId="2E5C3401" w:rsidR="00BD34E0" w:rsidRDefault="00BD34E0" w:rsidP="00BD34E0">
      <w:pPr>
        <w:autoSpaceDE w:val="0"/>
        <w:autoSpaceDN w:val="0"/>
        <w:adjustRightInd w:val="0"/>
        <w:rPr>
          <w:szCs w:val="20"/>
        </w:rPr>
      </w:pPr>
      <w:r>
        <w:rPr>
          <w:szCs w:val="20"/>
        </w:rPr>
        <w:t>On the first day, each student individually created a representation of a content vocabulary word related to the previously studied science subject, evolution</w:t>
      </w:r>
      <w:r w:rsidR="0067056C">
        <w:rPr>
          <w:szCs w:val="20"/>
        </w:rPr>
        <w:t xml:space="preserve"> (see </w:t>
      </w:r>
      <w:r w:rsidR="0067056C">
        <w:rPr>
          <w:rFonts w:cs="AppleSystemUIFont"/>
          <w:szCs w:val="20"/>
        </w:rPr>
        <w:t xml:space="preserve">the </w:t>
      </w:r>
      <w:hyperlink r:id="rId21" w:history="1">
        <w:r w:rsidR="0067056C" w:rsidRPr="0067056C">
          <w:rPr>
            <w:rStyle w:val="Hyperlink"/>
            <w:rFonts w:cs="AppleSystemUIFont"/>
            <w:szCs w:val="20"/>
          </w:rPr>
          <w:t>Makerspace Activity Directions Document</w:t>
        </w:r>
      </w:hyperlink>
      <w:r w:rsidR="0067056C">
        <w:rPr>
          <w:rFonts w:cs="AppleSystemUIFont"/>
          <w:szCs w:val="20"/>
        </w:rPr>
        <w:t>)</w:t>
      </w:r>
      <w:r>
        <w:rPr>
          <w:szCs w:val="20"/>
        </w:rPr>
        <w:t xml:space="preserve">. </w:t>
      </w:r>
    </w:p>
    <w:p w14:paraId="152796B4" w14:textId="1528AB4F" w:rsidR="00293A88" w:rsidRDefault="00BD34E0" w:rsidP="00BD34E0">
      <w:pPr>
        <w:autoSpaceDE w:val="0"/>
        <w:autoSpaceDN w:val="0"/>
        <w:adjustRightInd w:val="0"/>
        <w:rPr>
          <w:szCs w:val="20"/>
        </w:rPr>
      </w:pPr>
      <w:r>
        <w:rPr>
          <w:szCs w:val="20"/>
        </w:rPr>
        <w:t xml:space="preserve">Day One materials included </w:t>
      </w:r>
      <w:hyperlink r:id="rId22" w:history="1">
        <w:r w:rsidRPr="00CE364E">
          <w:rPr>
            <w:rStyle w:val="Hyperlink"/>
            <w:szCs w:val="20"/>
          </w:rPr>
          <w:t>eighth-grade science core content vocabulary words</w:t>
        </w:r>
      </w:hyperlink>
      <w:r>
        <w:rPr>
          <w:szCs w:val="20"/>
        </w:rPr>
        <w:t xml:space="preserve"> (</w:t>
      </w:r>
      <w:r>
        <w:rPr>
          <w:rFonts w:cs="AppleSystemUIFont"/>
          <w:szCs w:val="20"/>
        </w:rPr>
        <w:t>Sealy Independent School District, n.d.) and materials available in the makerspace (e.g., a Cricut, sewing machine, Makey Makeys, circuitry kits, construction bricks, pipe cleaners, clay, paper, glue guns, fabric</w:t>
      </w:r>
      <w:r w:rsidR="00CE364E">
        <w:rPr>
          <w:rFonts w:cs="AppleSystemUIFont"/>
          <w:szCs w:val="20"/>
        </w:rPr>
        <w:t>).</w:t>
      </w:r>
      <w:r>
        <w:rPr>
          <w:szCs w:val="20"/>
        </w:rPr>
        <w:t xml:space="preserve"> </w:t>
      </w:r>
    </w:p>
    <w:p w14:paraId="394650AB" w14:textId="77777777" w:rsidR="00293A88" w:rsidRDefault="00BD34E0" w:rsidP="00BD34E0">
      <w:pPr>
        <w:autoSpaceDE w:val="0"/>
        <w:autoSpaceDN w:val="0"/>
        <w:adjustRightInd w:val="0"/>
        <w:rPr>
          <w:szCs w:val="20"/>
        </w:rPr>
      </w:pPr>
      <w:r>
        <w:rPr>
          <w:szCs w:val="20"/>
        </w:rPr>
        <w:lastRenderedPageBreak/>
        <w:t xml:space="preserve">Each group received three to four index cards with eighth-grade science core content vocabulary words. The root word was underlined and defined. </w:t>
      </w:r>
      <w:sdt>
        <w:sdtPr>
          <w:rPr>
            <w:szCs w:val="20"/>
          </w:rPr>
          <w:tag w:val="goog_rdk_5"/>
          <w:id w:val="303204788"/>
        </w:sdtPr>
        <w:sdtContent/>
      </w:sdt>
      <w:r>
        <w:rPr>
          <w:szCs w:val="20"/>
        </w:rPr>
        <w:t xml:space="preserve">Students could use all materials available in the makerspace to create a representation of the entire word. The design was open in that there were no design parameters provided. </w:t>
      </w:r>
    </w:p>
    <w:p w14:paraId="099367D5" w14:textId="03ED29E6" w:rsidR="00BD34E0" w:rsidRDefault="00BD34E0" w:rsidP="00BD34E0">
      <w:pPr>
        <w:autoSpaceDE w:val="0"/>
        <w:autoSpaceDN w:val="0"/>
        <w:adjustRightInd w:val="0"/>
        <w:rPr>
          <w:rFonts w:cs="AppleSystemUIFont"/>
          <w:szCs w:val="20"/>
        </w:rPr>
      </w:pPr>
      <w:r>
        <w:rPr>
          <w:szCs w:val="20"/>
        </w:rPr>
        <w:t>The technology integration specialist took pictures of students’ representations and uploaded the pictures to a website, which would be visited by students on the third day of the project.</w:t>
      </w:r>
      <w:r w:rsidR="00293A88">
        <w:rPr>
          <w:szCs w:val="20"/>
        </w:rPr>
        <w:t xml:space="preserve"> See Figure 1 for representations of student products from Day One.</w:t>
      </w:r>
    </w:p>
    <w:p w14:paraId="219501FE" w14:textId="77777777" w:rsidR="00BD34E0" w:rsidRDefault="00BD34E0" w:rsidP="00BD34E0">
      <w:pPr>
        <w:pStyle w:val="Heading4"/>
      </w:pPr>
      <w:r>
        <w:t>Day 2</w:t>
      </w:r>
    </w:p>
    <w:p w14:paraId="3ECB3B06" w14:textId="5DFD39AA" w:rsidR="00293A88" w:rsidRDefault="00BD34E0" w:rsidP="00BD34E0">
      <w:pPr>
        <w:rPr>
          <w:szCs w:val="20"/>
        </w:rPr>
      </w:pPr>
      <w:r>
        <w:rPr>
          <w:szCs w:val="20"/>
        </w:rPr>
        <w:t xml:space="preserve">The activity on the second day was called Unscramble (see the Day 2: Unscramble section of the </w:t>
      </w:r>
      <w:hyperlink r:id="rId23" w:history="1">
        <w:r w:rsidRPr="0067056C">
          <w:rPr>
            <w:rStyle w:val="Hyperlink"/>
            <w:szCs w:val="20"/>
          </w:rPr>
          <w:t>Makerspace Activity Directions Document</w:t>
        </w:r>
      </w:hyperlink>
      <w:r>
        <w:rPr>
          <w:szCs w:val="20"/>
        </w:rPr>
        <w:t>). This activity helped students practice organizational strategies, which used explicit (e.g., “First…, Second …,” “In summary</w:t>
      </w:r>
      <w:r w:rsidR="00AE05B8">
        <w:rPr>
          <w:szCs w:val="20"/>
        </w:rPr>
        <w:t>”</w:t>
      </w:r>
      <w:r>
        <w:rPr>
          <w:szCs w:val="20"/>
        </w:rPr>
        <w:t xml:space="preserve">) and discourse (e.g., “For example,” “Additionally,”) markers, to organize information. Using organizational strategies is an important feature of academic language (Snow &amp; Uccelli, 2009; Uccelli et al., 2013). </w:t>
      </w:r>
    </w:p>
    <w:p w14:paraId="2635C964" w14:textId="6A277CEC" w:rsidR="002F427E" w:rsidRDefault="00BD34E0" w:rsidP="00BD34E0">
      <w:pPr>
        <w:rPr>
          <w:szCs w:val="20"/>
        </w:rPr>
      </w:pPr>
      <w:r>
        <w:rPr>
          <w:szCs w:val="20"/>
        </w:rPr>
        <w:t xml:space="preserve">Day 2 materials </w:t>
      </w:r>
      <w:r w:rsidR="00293A88">
        <w:rPr>
          <w:szCs w:val="20"/>
        </w:rPr>
        <w:t>included</w:t>
      </w:r>
      <w:r>
        <w:rPr>
          <w:szCs w:val="20"/>
        </w:rPr>
        <w:t xml:space="preserve"> index cards</w:t>
      </w:r>
      <w:r w:rsidR="00293A88">
        <w:rPr>
          <w:szCs w:val="20"/>
        </w:rPr>
        <w:t xml:space="preserve"> with</w:t>
      </w:r>
      <w:r>
        <w:rPr>
          <w:szCs w:val="20"/>
        </w:rPr>
        <w:t xml:space="preserve"> an organizational marker (</w:t>
      </w:r>
      <w:r w:rsidR="00293A88">
        <w:rPr>
          <w:szCs w:val="20"/>
        </w:rPr>
        <w:t xml:space="preserve">i.e., </w:t>
      </w:r>
      <w:r>
        <w:rPr>
          <w:szCs w:val="20"/>
        </w:rPr>
        <w:t xml:space="preserve">a sentence or part of a sentence). Each group received several index cards. To make it easier to understand this activity, </w:t>
      </w:r>
      <w:r w:rsidR="00293A88">
        <w:rPr>
          <w:szCs w:val="20"/>
        </w:rPr>
        <w:t>teachers</w:t>
      </w:r>
      <w:r>
        <w:rPr>
          <w:szCs w:val="20"/>
        </w:rPr>
        <w:t xml:space="preserve"> called </w:t>
      </w:r>
      <w:r w:rsidR="00293A88">
        <w:rPr>
          <w:szCs w:val="20"/>
        </w:rPr>
        <w:t>each</w:t>
      </w:r>
      <w:r>
        <w:rPr>
          <w:szCs w:val="20"/>
        </w:rPr>
        <w:t xml:space="preserve"> </w:t>
      </w:r>
      <w:r w:rsidR="002F427E">
        <w:rPr>
          <w:szCs w:val="20"/>
        </w:rPr>
        <w:t xml:space="preserve">card with an </w:t>
      </w:r>
      <w:r>
        <w:rPr>
          <w:szCs w:val="20"/>
        </w:rPr>
        <w:t>organizational marker</w:t>
      </w:r>
      <w:r w:rsidR="00293A88">
        <w:rPr>
          <w:szCs w:val="20"/>
        </w:rPr>
        <w:t>“</w:t>
      </w:r>
      <w:r w:rsidR="00AE05B8">
        <w:rPr>
          <w:szCs w:val="20"/>
        </w:rPr>
        <w:t xml:space="preserve"> </w:t>
      </w:r>
      <w:r>
        <w:rPr>
          <w:szCs w:val="20"/>
        </w:rPr>
        <w:t xml:space="preserve">a </w:t>
      </w:r>
      <w:r>
        <w:rPr>
          <w:i/>
          <w:iCs/>
          <w:szCs w:val="20"/>
        </w:rPr>
        <w:t>part</w:t>
      </w:r>
      <w:r>
        <w:rPr>
          <w:szCs w:val="20"/>
        </w:rPr>
        <w:t>.</w:t>
      </w:r>
      <w:r w:rsidR="00293A88">
        <w:rPr>
          <w:szCs w:val="20"/>
        </w:rPr>
        <w:t>”</w:t>
      </w:r>
      <w:r>
        <w:rPr>
          <w:szCs w:val="20"/>
        </w:rPr>
        <w:t xml:space="preserve"> Students put the parts together to make a paragraph. </w:t>
      </w:r>
      <w:r w:rsidR="002F427E">
        <w:rPr>
          <w:szCs w:val="20"/>
        </w:rPr>
        <w:t>Because</w:t>
      </w:r>
      <w:r>
        <w:rPr>
          <w:szCs w:val="20"/>
        </w:rPr>
        <w:t xml:space="preserve"> all maker activities were themed around evolution, the sentences </w:t>
      </w:r>
      <w:r w:rsidR="002F427E">
        <w:rPr>
          <w:szCs w:val="20"/>
        </w:rPr>
        <w:t xml:space="preserve">written </w:t>
      </w:r>
      <w:r>
        <w:rPr>
          <w:szCs w:val="20"/>
        </w:rPr>
        <w:t xml:space="preserve">on index cards were </w:t>
      </w:r>
      <w:r w:rsidR="002F427E">
        <w:rPr>
          <w:szCs w:val="20"/>
        </w:rPr>
        <w:t>associated with the human</w:t>
      </w:r>
      <w:r>
        <w:rPr>
          <w:szCs w:val="20"/>
        </w:rPr>
        <w:t xml:space="preserve"> appendix and evolution (see Part 1: Pre-writing Activity section). </w:t>
      </w:r>
    </w:p>
    <w:p w14:paraId="6C7A2099" w14:textId="33C4433C" w:rsidR="00BD34E0" w:rsidRDefault="00BD34E0" w:rsidP="00BD34E0">
      <w:pPr>
        <w:rPr>
          <w:szCs w:val="20"/>
        </w:rPr>
      </w:pPr>
      <w:r>
        <w:rPr>
          <w:szCs w:val="20"/>
        </w:rPr>
        <w:t xml:space="preserve">After putting the parts together, students followed </w:t>
      </w:r>
      <w:r w:rsidR="00AE05B8">
        <w:rPr>
          <w:szCs w:val="20"/>
        </w:rPr>
        <w:t xml:space="preserve">the </w:t>
      </w:r>
      <w:r>
        <w:rPr>
          <w:szCs w:val="20"/>
        </w:rPr>
        <w:t xml:space="preserve">instruction to revise their pre-writing: </w:t>
      </w:r>
      <w:r w:rsidRPr="00153FF5">
        <w:rPr>
          <w:i/>
          <w:iCs/>
          <w:szCs w:val="20"/>
        </w:rPr>
        <w:t>Revise your hospital website content to include some connective words, such as the ones used in the scrambled paragraph</w:t>
      </w:r>
      <w:r>
        <w:rPr>
          <w:szCs w:val="20"/>
        </w:rPr>
        <w:t xml:space="preserve"> (see Part 1: Pre-writing Activity prompt for hospital website content). </w:t>
      </w:r>
    </w:p>
    <w:p w14:paraId="244177AF" w14:textId="77777777" w:rsidR="00BD34E0" w:rsidRDefault="00BD34E0" w:rsidP="00BD34E0">
      <w:pPr>
        <w:pStyle w:val="Heading4"/>
        <w:rPr>
          <w:szCs w:val="20"/>
        </w:rPr>
      </w:pPr>
      <w:r>
        <w:t>Day 3 and Day 4</w:t>
      </w:r>
    </w:p>
    <w:p w14:paraId="6D32CF80" w14:textId="055B87B9" w:rsidR="00752496" w:rsidRPr="00153FF5" w:rsidRDefault="00BD34E0" w:rsidP="00752496">
      <w:pPr>
        <w:pStyle w:val="Caption"/>
        <w:rPr>
          <w:i w:val="0"/>
          <w:iCs w:val="0"/>
          <w:color w:val="000000" w:themeColor="text1"/>
          <w:sz w:val="20"/>
          <w:szCs w:val="20"/>
        </w:rPr>
      </w:pPr>
      <w:r w:rsidRPr="00153FF5">
        <w:rPr>
          <w:i w:val="0"/>
          <w:iCs w:val="0"/>
          <w:color w:val="000000" w:themeColor="text1"/>
          <w:sz w:val="20"/>
          <w:szCs w:val="20"/>
        </w:rPr>
        <w:t>On the third day, due to a prior snow day whe</w:t>
      </w:r>
      <w:r w:rsidR="00153FF5">
        <w:rPr>
          <w:i w:val="0"/>
          <w:iCs w:val="0"/>
          <w:color w:val="000000" w:themeColor="text1"/>
          <w:sz w:val="20"/>
          <w:szCs w:val="20"/>
        </w:rPr>
        <w:t>n</w:t>
      </w:r>
      <w:r w:rsidRPr="00153FF5">
        <w:rPr>
          <w:i w:val="0"/>
          <w:iCs w:val="0"/>
          <w:color w:val="000000" w:themeColor="text1"/>
          <w:sz w:val="20"/>
          <w:szCs w:val="20"/>
        </w:rPr>
        <w:t xml:space="preserve"> classes were cancelled, students work</w:t>
      </w:r>
      <w:r w:rsidR="00153FF5">
        <w:rPr>
          <w:i w:val="0"/>
          <w:iCs w:val="0"/>
          <w:color w:val="000000" w:themeColor="text1"/>
          <w:sz w:val="20"/>
          <w:szCs w:val="20"/>
        </w:rPr>
        <w:t>ed</w:t>
      </w:r>
      <w:r w:rsidRPr="00153FF5">
        <w:rPr>
          <w:i w:val="0"/>
          <w:iCs w:val="0"/>
          <w:color w:val="000000" w:themeColor="text1"/>
          <w:sz w:val="20"/>
          <w:szCs w:val="20"/>
        </w:rPr>
        <w:t xml:space="preserve"> on two activities, Day 3: Creation Gallery and Day 4: Tabletop Grammar (see </w:t>
      </w:r>
      <w:r w:rsidR="0067056C">
        <w:rPr>
          <w:i w:val="0"/>
          <w:iCs w:val="0"/>
          <w:color w:val="000000" w:themeColor="text1"/>
          <w:sz w:val="20"/>
          <w:szCs w:val="20"/>
        </w:rPr>
        <w:t xml:space="preserve">the </w:t>
      </w:r>
      <w:hyperlink r:id="rId24" w:history="1">
        <w:r w:rsidRPr="0067056C">
          <w:rPr>
            <w:rStyle w:val="Hyperlink"/>
            <w:i w:val="0"/>
            <w:iCs w:val="0"/>
            <w:sz w:val="20"/>
            <w:szCs w:val="20"/>
          </w:rPr>
          <w:t>Makerspace Activity Directions Document</w:t>
        </w:r>
      </w:hyperlink>
      <w:r w:rsidRPr="00153FF5">
        <w:rPr>
          <w:i w:val="0"/>
          <w:iCs w:val="0"/>
          <w:color w:val="000000" w:themeColor="text1"/>
          <w:sz w:val="20"/>
          <w:szCs w:val="20"/>
        </w:rPr>
        <w:t>).</w:t>
      </w:r>
    </w:p>
    <w:p w14:paraId="4EF6944A" w14:textId="559110F4" w:rsidR="00634ADF" w:rsidRPr="00153FF5" w:rsidRDefault="006A1D29" w:rsidP="00752496">
      <w:pPr>
        <w:pStyle w:val="Caption"/>
        <w:spacing w:before="240"/>
        <w:rPr>
          <w:i w:val="0"/>
          <w:iCs w:val="0"/>
        </w:rPr>
      </w:pPr>
      <w:r w:rsidRPr="00153FF5">
        <w:rPr>
          <w:i w:val="0"/>
          <w:iCs w:val="0"/>
          <w:noProof/>
        </w:rPr>
        <w:drawing>
          <wp:inline distT="0" distB="0" distL="0" distR="0" wp14:anchorId="337E70B1" wp14:editId="061B7121">
            <wp:extent cx="2990741" cy="2845471"/>
            <wp:effectExtent l="19050" t="19050" r="19685" b="12065"/>
            <wp:docPr id="11" name="Picture 11" descr="A student-created representation of the term mass extinction includes a clay dinosaur and an erupting volcano. That volcano is made of clay to represent the base and pipe cleaners to represent the lav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 student-created representation of the term mass extinction includes a clay dinosaur and an erupting volcano. That volcano is made of clay to represent the base and pipe cleaners to represent the lava."/>
                    <pic:cNvPicPr>
                      <a:picLocks noChangeAspect="1" noChangeArrowheads="1"/>
                    </pic:cNvPicPr>
                  </pic:nvPicPr>
                  <pic:blipFill rotWithShape="1">
                    <a:blip r:embed="rId25">
                      <a:extLst>
                        <a:ext uri="{28A0092B-C50C-407E-A947-70E740481C1C}">
                          <a14:useLocalDpi xmlns:a14="http://schemas.microsoft.com/office/drawing/2010/main" val="0"/>
                        </a:ext>
                      </a:extLst>
                    </a:blip>
                    <a:srcRect l="21488" r="18533" b="22705"/>
                    <a:stretch/>
                  </pic:blipFill>
                  <pic:spPr bwMode="auto">
                    <a:xfrm>
                      <a:off x="0" y="0"/>
                      <a:ext cx="3002625" cy="2856778"/>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94434B6" w14:textId="0CE315D3" w:rsidR="006A1D29" w:rsidRPr="00153FF5" w:rsidRDefault="006A1D29" w:rsidP="006A1D29">
      <w:r w:rsidRPr="00153FF5">
        <w:rPr>
          <w:noProof/>
        </w:rPr>
        <w:drawing>
          <wp:inline distT="0" distB="0" distL="0" distR="0" wp14:anchorId="0694AF80" wp14:editId="66BFCFD0">
            <wp:extent cx="2990215" cy="2085751"/>
            <wp:effectExtent l="19050" t="19050" r="19685" b="10160"/>
            <wp:docPr id="10" name="Picture 10" descr="A student-created representation of the term unicellular includes a clay disk to make the cell, which is outlined by other pieces of clay to represent the cell membra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student-created representation of the term unicellular includes a clay disk to make the cell, which is outlined by other pieces of clay to represent the cell membrane."/>
                    <pic:cNvPicPr>
                      <a:picLocks noChangeAspect="1" noChangeArrowheads="1"/>
                    </pic:cNvPicPr>
                  </pic:nvPicPr>
                  <pic:blipFill rotWithShape="1">
                    <a:blip r:embed="rId26">
                      <a:extLst>
                        <a:ext uri="{28A0092B-C50C-407E-A947-70E740481C1C}">
                          <a14:useLocalDpi xmlns:a14="http://schemas.microsoft.com/office/drawing/2010/main" val="0"/>
                        </a:ext>
                      </a:extLst>
                    </a:blip>
                    <a:srcRect l="24862" t="22462" r="11803" b="18716"/>
                    <a:stretch/>
                  </pic:blipFill>
                  <pic:spPr bwMode="auto">
                    <a:xfrm>
                      <a:off x="0" y="0"/>
                      <a:ext cx="2995553" cy="2089475"/>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EC8F97E" w14:textId="7F185FAA" w:rsidR="006A1D29" w:rsidRPr="00153FF5" w:rsidRDefault="006A1D29" w:rsidP="006A1D29">
      <w:r w:rsidRPr="00153FF5">
        <w:rPr>
          <w:noProof/>
        </w:rPr>
        <w:drawing>
          <wp:inline distT="0" distB="0" distL="0" distR="0" wp14:anchorId="651AF790" wp14:editId="5372E8DB">
            <wp:extent cx="2538676" cy="2985220"/>
            <wp:effectExtent l="24130" t="13970" r="19685" b="19685"/>
            <wp:docPr id="9" name="Picture 9" descr="A student-created representation of the term natural selection includes a clay creation of three fish. One fish has a bright, red line across its face and pipe cleaners on its body to form an X over its body to represent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 student-created representation of the term natural selection includes a clay creation of three fish. One fish has a bright, red line across its face and pipe cleaners on its body to form an X over its body to represent death."/>
                    <pic:cNvPicPr>
                      <a:picLocks noChangeAspect="1" noChangeArrowheads="1"/>
                    </pic:cNvPicPr>
                  </pic:nvPicPr>
                  <pic:blipFill rotWithShape="1">
                    <a:blip r:embed="rId27">
                      <a:extLst>
                        <a:ext uri="{28A0092B-C50C-407E-A947-70E740481C1C}">
                          <a14:useLocalDpi xmlns:a14="http://schemas.microsoft.com/office/drawing/2010/main" val="0"/>
                        </a:ext>
                      </a:extLst>
                    </a:blip>
                    <a:srcRect l="30191" t="2215" r="7973" b="866"/>
                    <a:stretch/>
                  </pic:blipFill>
                  <pic:spPr bwMode="auto">
                    <a:xfrm rot="5400000">
                      <a:off x="0" y="0"/>
                      <a:ext cx="2542929" cy="2990221"/>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6516539" w14:textId="116AF2F0" w:rsidR="00752496" w:rsidRPr="00153FF5" w:rsidRDefault="00752496" w:rsidP="00BE4B9D">
      <w:pPr>
        <w:pStyle w:val="Caption"/>
        <w:spacing w:before="120"/>
        <w:rPr>
          <w:i w:val="0"/>
          <w:iCs w:val="0"/>
        </w:rPr>
      </w:pPr>
      <w:r w:rsidRPr="00153FF5">
        <w:rPr>
          <w:i w:val="0"/>
          <w:iCs w:val="0"/>
        </w:rPr>
        <w:t>Figure 1. Three examples of representations created by students.</w:t>
      </w:r>
    </w:p>
    <w:p w14:paraId="31715231" w14:textId="232B6558" w:rsidR="00153FF5" w:rsidRPr="00153FF5" w:rsidRDefault="00BD34E0" w:rsidP="00752496">
      <w:pPr>
        <w:pStyle w:val="Caption"/>
        <w:rPr>
          <w:i w:val="0"/>
          <w:iCs w:val="0"/>
          <w:color w:val="000000" w:themeColor="text1"/>
          <w:sz w:val="20"/>
          <w:szCs w:val="20"/>
        </w:rPr>
      </w:pPr>
      <w:r w:rsidRPr="00153FF5">
        <w:rPr>
          <w:i w:val="0"/>
          <w:iCs w:val="0"/>
          <w:color w:val="000000" w:themeColor="text1"/>
          <w:sz w:val="20"/>
          <w:szCs w:val="20"/>
        </w:rPr>
        <w:lastRenderedPageBreak/>
        <w:t xml:space="preserve">By using computers in the makerspace, </w:t>
      </w:r>
      <w:r w:rsidR="00752496" w:rsidRPr="00153FF5">
        <w:rPr>
          <w:i w:val="0"/>
          <w:iCs w:val="0"/>
          <w:color w:val="000000" w:themeColor="text1"/>
          <w:sz w:val="20"/>
          <w:szCs w:val="20"/>
        </w:rPr>
        <w:t>students visited</w:t>
      </w:r>
      <w:r w:rsidR="000B3343" w:rsidRPr="00153FF5">
        <w:rPr>
          <w:i w:val="0"/>
          <w:iCs w:val="0"/>
        </w:rPr>
        <w:t xml:space="preserve"> </w:t>
      </w:r>
      <w:r w:rsidRPr="00153FF5">
        <w:rPr>
          <w:i w:val="0"/>
          <w:iCs w:val="0"/>
          <w:color w:val="000000" w:themeColor="text1"/>
          <w:sz w:val="20"/>
          <w:szCs w:val="20"/>
        </w:rPr>
        <w:t xml:space="preserve">the website </w:t>
      </w:r>
      <w:r w:rsidR="002F427E" w:rsidRPr="00153FF5">
        <w:rPr>
          <w:i w:val="0"/>
          <w:iCs w:val="0"/>
          <w:color w:val="000000" w:themeColor="text1"/>
          <w:sz w:val="20"/>
          <w:szCs w:val="20"/>
        </w:rPr>
        <w:t>where</w:t>
      </w:r>
      <w:r w:rsidRPr="00153FF5">
        <w:rPr>
          <w:i w:val="0"/>
          <w:iCs w:val="0"/>
          <w:color w:val="000000" w:themeColor="text1"/>
          <w:sz w:val="20"/>
          <w:szCs w:val="20"/>
        </w:rPr>
        <w:t xml:space="preserve"> the technology integration specialist </w:t>
      </w:r>
      <w:r w:rsidR="002F427E" w:rsidRPr="00153FF5">
        <w:rPr>
          <w:i w:val="0"/>
          <w:iCs w:val="0"/>
          <w:color w:val="000000" w:themeColor="text1"/>
          <w:sz w:val="20"/>
          <w:szCs w:val="20"/>
        </w:rPr>
        <w:t xml:space="preserve">had </w:t>
      </w:r>
      <w:r w:rsidRPr="00153FF5">
        <w:rPr>
          <w:i w:val="0"/>
          <w:iCs w:val="0"/>
          <w:color w:val="000000" w:themeColor="text1"/>
          <w:sz w:val="20"/>
          <w:szCs w:val="20"/>
        </w:rPr>
        <w:t>uploaded pictures of</w:t>
      </w:r>
      <w:r w:rsidR="002F427E" w:rsidRPr="00153FF5">
        <w:rPr>
          <w:i w:val="0"/>
          <w:iCs w:val="0"/>
          <w:color w:val="000000" w:themeColor="text1"/>
          <w:sz w:val="20"/>
          <w:szCs w:val="20"/>
        </w:rPr>
        <w:t xml:space="preserve"> </w:t>
      </w:r>
      <w:r w:rsidR="00153FF5">
        <w:rPr>
          <w:i w:val="0"/>
          <w:iCs w:val="0"/>
          <w:color w:val="000000" w:themeColor="text1"/>
          <w:sz w:val="20"/>
          <w:szCs w:val="20"/>
        </w:rPr>
        <w:t>their</w:t>
      </w:r>
      <w:r w:rsidR="002F427E" w:rsidRPr="00153FF5">
        <w:rPr>
          <w:i w:val="0"/>
          <w:iCs w:val="0"/>
          <w:color w:val="000000" w:themeColor="text1"/>
          <w:sz w:val="20"/>
          <w:szCs w:val="20"/>
        </w:rPr>
        <w:t xml:space="preserve"> </w:t>
      </w:r>
      <w:r w:rsidRPr="00153FF5">
        <w:rPr>
          <w:i w:val="0"/>
          <w:iCs w:val="0"/>
          <w:color w:val="000000" w:themeColor="text1"/>
          <w:sz w:val="20"/>
          <w:szCs w:val="20"/>
        </w:rPr>
        <w:t>representations</w:t>
      </w:r>
      <w:r w:rsidRPr="00153FF5">
        <w:rPr>
          <w:i w:val="0"/>
          <w:iCs w:val="0"/>
          <w:color w:val="000000" w:themeColor="text1"/>
        </w:rPr>
        <w:t xml:space="preserve"> </w:t>
      </w:r>
      <w:r w:rsidR="00153FF5">
        <w:rPr>
          <w:i w:val="0"/>
          <w:iCs w:val="0"/>
          <w:color w:val="000000" w:themeColor="text1"/>
        </w:rPr>
        <w:t>(</w:t>
      </w:r>
      <w:r w:rsidRPr="00153FF5">
        <w:rPr>
          <w:i w:val="0"/>
          <w:iCs w:val="0"/>
          <w:color w:val="000000" w:themeColor="text1"/>
          <w:sz w:val="20"/>
          <w:szCs w:val="20"/>
        </w:rPr>
        <w:t>created on Day One</w:t>
      </w:r>
      <w:r w:rsidR="00153FF5">
        <w:rPr>
          <w:i w:val="0"/>
          <w:iCs w:val="0"/>
          <w:color w:val="000000" w:themeColor="text1"/>
          <w:sz w:val="20"/>
          <w:szCs w:val="20"/>
        </w:rPr>
        <w:t>)</w:t>
      </w:r>
      <w:r w:rsidRPr="00153FF5">
        <w:rPr>
          <w:i w:val="0"/>
          <w:iCs w:val="0"/>
          <w:color w:val="000000" w:themeColor="text1"/>
          <w:sz w:val="20"/>
          <w:szCs w:val="20"/>
        </w:rPr>
        <w:t xml:space="preserve">. </w:t>
      </w:r>
      <w:r w:rsidR="00153FF5" w:rsidRPr="00153FF5">
        <w:rPr>
          <w:i w:val="0"/>
          <w:iCs w:val="0"/>
          <w:color w:val="000000" w:themeColor="text1"/>
          <w:sz w:val="20"/>
          <w:szCs w:val="20"/>
        </w:rPr>
        <w:t>S</w:t>
      </w:r>
      <w:r w:rsidRPr="00153FF5">
        <w:rPr>
          <w:i w:val="0"/>
          <w:iCs w:val="0"/>
          <w:color w:val="000000" w:themeColor="text1"/>
          <w:sz w:val="20"/>
          <w:szCs w:val="20"/>
        </w:rPr>
        <w:t xml:space="preserve">tudents individually selected one creation they thought best represented the content vocabulary word. </w:t>
      </w:r>
      <w:r w:rsidR="00617145">
        <w:rPr>
          <w:i w:val="0"/>
          <w:iCs w:val="0"/>
          <w:color w:val="000000" w:themeColor="text1"/>
          <w:sz w:val="20"/>
          <w:szCs w:val="20"/>
        </w:rPr>
        <w:t>Afterwards, t</w:t>
      </w:r>
      <w:r w:rsidRPr="00153FF5">
        <w:rPr>
          <w:i w:val="0"/>
          <w:iCs w:val="0"/>
          <w:color w:val="000000" w:themeColor="text1"/>
          <w:sz w:val="20"/>
          <w:szCs w:val="20"/>
        </w:rPr>
        <w:t xml:space="preserve">hey discussed </w:t>
      </w:r>
      <w:r w:rsidR="00F33B25">
        <w:rPr>
          <w:i w:val="0"/>
          <w:iCs w:val="0"/>
          <w:color w:val="000000" w:themeColor="text1"/>
          <w:sz w:val="20"/>
          <w:szCs w:val="20"/>
        </w:rPr>
        <w:t>with</w:t>
      </w:r>
      <w:r w:rsidRPr="00153FF5">
        <w:rPr>
          <w:i w:val="0"/>
          <w:iCs w:val="0"/>
          <w:color w:val="000000" w:themeColor="text1"/>
          <w:sz w:val="20"/>
          <w:szCs w:val="20"/>
        </w:rPr>
        <w:t xml:space="preserve"> their groups which picture they selected and why. </w:t>
      </w:r>
    </w:p>
    <w:p w14:paraId="7E992FD7" w14:textId="4DA89D62" w:rsidR="00BD34E0" w:rsidRPr="00153FF5" w:rsidRDefault="00BD34E0" w:rsidP="00752496">
      <w:pPr>
        <w:pStyle w:val="Caption"/>
        <w:rPr>
          <w:i w:val="0"/>
          <w:iCs w:val="0"/>
          <w:color w:val="000000" w:themeColor="text1"/>
          <w:sz w:val="20"/>
          <w:szCs w:val="20"/>
        </w:rPr>
      </w:pPr>
      <w:r w:rsidRPr="00153FF5">
        <w:rPr>
          <w:i w:val="0"/>
          <w:iCs w:val="0"/>
          <w:color w:val="000000" w:themeColor="text1"/>
          <w:sz w:val="20"/>
          <w:szCs w:val="20"/>
        </w:rPr>
        <w:t xml:space="preserve">Day 3: Creation Gallery materials </w:t>
      </w:r>
      <w:r w:rsidR="00153FF5" w:rsidRPr="00153FF5">
        <w:rPr>
          <w:i w:val="0"/>
          <w:iCs w:val="0"/>
          <w:color w:val="000000" w:themeColor="text1"/>
          <w:sz w:val="20"/>
          <w:szCs w:val="20"/>
        </w:rPr>
        <w:t xml:space="preserve">included </w:t>
      </w:r>
      <w:r w:rsidRPr="00153FF5">
        <w:rPr>
          <w:i w:val="0"/>
          <w:iCs w:val="0"/>
          <w:color w:val="000000" w:themeColor="text1"/>
          <w:sz w:val="20"/>
          <w:szCs w:val="20"/>
        </w:rPr>
        <w:t>Chromebooks that students use</w:t>
      </w:r>
      <w:r w:rsidR="00F33B25">
        <w:rPr>
          <w:i w:val="0"/>
          <w:iCs w:val="0"/>
          <w:color w:val="000000" w:themeColor="text1"/>
          <w:sz w:val="20"/>
          <w:szCs w:val="20"/>
        </w:rPr>
        <w:t>d</w:t>
      </w:r>
      <w:r w:rsidRPr="00153FF5">
        <w:rPr>
          <w:i w:val="0"/>
          <w:iCs w:val="0"/>
          <w:color w:val="000000" w:themeColor="text1"/>
          <w:sz w:val="20"/>
          <w:szCs w:val="20"/>
        </w:rPr>
        <w:t xml:space="preserve"> to visit the website </w:t>
      </w:r>
      <w:r w:rsidR="00F33B25">
        <w:rPr>
          <w:i w:val="0"/>
          <w:iCs w:val="0"/>
          <w:color w:val="000000" w:themeColor="text1"/>
          <w:sz w:val="20"/>
          <w:szCs w:val="20"/>
        </w:rPr>
        <w:t>where their</w:t>
      </w:r>
      <w:r w:rsidRPr="00153FF5">
        <w:rPr>
          <w:i w:val="0"/>
          <w:iCs w:val="0"/>
          <w:color w:val="000000" w:themeColor="text1"/>
          <w:sz w:val="20"/>
          <w:szCs w:val="20"/>
        </w:rPr>
        <w:t xml:space="preserve"> creations from Day One</w:t>
      </w:r>
      <w:r w:rsidR="00F33B25">
        <w:rPr>
          <w:i w:val="0"/>
          <w:iCs w:val="0"/>
          <w:color w:val="000000" w:themeColor="text1"/>
          <w:sz w:val="20"/>
          <w:szCs w:val="20"/>
        </w:rPr>
        <w:t xml:space="preserve"> were uploaded</w:t>
      </w:r>
      <w:r w:rsidRPr="00153FF5">
        <w:rPr>
          <w:i w:val="0"/>
          <w:iCs w:val="0"/>
          <w:color w:val="000000" w:themeColor="text1"/>
          <w:sz w:val="20"/>
          <w:szCs w:val="20"/>
        </w:rPr>
        <w:t xml:space="preserve">. </w:t>
      </w:r>
    </w:p>
    <w:p w14:paraId="245058C0" w14:textId="584B92D1" w:rsidR="00F33B25" w:rsidRDefault="00000000" w:rsidP="00BD34E0">
      <w:pPr>
        <w:rPr>
          <w:szCs w:val="20"/>
        </w:rPr>
      </w:pPr>
      <w:sdt>
        <w:sdtPr>
          <w:rPr>
            <w:szCs w:val="20"/>
          </w:rPr>
          <w:tag w:val="goog_rdk_8"/>
          <w:id w:val="1259403818"/>
        </w:sdtPr>
        <w:sdtContent/>
      </w:sdt>
      <w:r w:rsidR="00BD34E0">
        <w:rPr>
          <w:szCs w:val="20"/>
        </w:rPr>
        <w:t xml:space="preserve">The Day 4: Tabletop Grammar activity (see </w:t>
      </w:r>
      <w:r w:rsidR="00AE05B8">
        <w:rPr>
          <w:szCs w:val="20"/>
        </w:rPr>
        <w:t xml:space="preserve">the </w:t>
      </w:r>
      <w:hyperlink r:id="rId28" w:history="1">
        <w:r w:rsidR="00AE05B8" w:rsidRPr="0067056C">
          <w:rPr>
            <w:rStyle w:val="Hyperlink"/>
            <w:szCs w:val="20"/>
          </w:rPr>
          <w:t>Makerspace Activity Directions Document</w:t>
        </w:r>
      </w:hyperlink>
      <w:r w:rsidR="00BD34E0">
        <w:rPr>
          <w:szCs w:val="20"/>
        </w:rPr>
        <w:t xml:space="preserve">) focused on authoritative markers. Although not a maker activity, this activity was </w:t>
      </w:r>
      <w:r w:rsidR="00F33B25">
        <w:rPr>
          <w:szCs w:val="20"/>
        </w:rPr>
        <w:t xml:space="preserve">designed </w:t>
      </w:r>
      <w:r w:rsidR="00BD34E0">
        <w:rPr>
          <w:szCs w:val="20"/>
        </w:rPr>
        <w:t xml:space="preserve">for students to practice authoritative indicators, the use of which is an important feature of academic language </w:t>
      </w:r>
      <w:r w:rsidR="00BD34E0">
        <w:fldChar w:fldCharType="begin"/>
      </w:r>
      <w:r w:rsidR="00BD34E0">
        <w:rPr>
          <w:szCs w:val="20"/>
        </w:rPr>
        <w:instrText xml:space="preserve"> ADDIN ZOTERO_ITEM CSL_CITATION {"citationID":"7dGhBs2F","properties":{"formattedCitation":"(Schleppegrell, 2001)","plainCitation":"(Schleppegrell, 2001)","noteIndex":0},"citationItems":[{"id":4687,"uris":["http://zotero.org/users/3323296/items/CUXPQ2GV"],"uri":["http://zotero.org/users/3323296/items/CUXPQ2GV"],"itemData":{"id":4687,"type":"article-journal","container-title":"Linguistics and Education","DOI":"10.1016/S0898-5898(01)00073-0","ISSN":"0898-5898","issue":"4","journalAbbreviation":"Linguistics and Education","page":"431-459","title":"Linguistic features of the language of schooling","volume":"12","author":[{"family":"Schleppegrell","given":"Mary J"}],"issued":{"date-parts":[["2001",12,1]]}}}],"schema":"https://github.com/citation-style-language/schema/raw/master/csl-citation.json"} </w:instrText>
      </w:r>
      <w:r w:rsidR="00BD34E0">
        <w:fldChar w:fldCharType="separate"/>
      </w:r>
      <w:r w:rsidR="00BD34E0">
        <w:rPr>
          <w:noProof/>
          <w:szCs w:val="20"/>
        </w:rPr>
        <w:t>(Schleppegrell, 2001)</w:t>
      </w:r>
      <w:r w:rsidR="00BD34E0">
        <w:fldChar w:fldCharType="end"/>
      </w:r>
      <w:r w:rsidR="00BD34E0">
        <w:rPr>
          <w:szCs w:val="20"/>
        </w:rPr>
        <w:t xml:space="preserve">. These indicators </w:t>
      </w:r>
      <w:r w:rsidR="00F33B25">
        <w:rPr>
          <w:szCs w:val="20"/>
        </w:rPr>
        <w:t xml:space="preserve">(i.e., </w:t>
      </w:r>
      <w:r w:rsidR="00BD34E0">
        <w:rPr>
          <w:szCs w:val="20"/>
        </w:rPr>
        <w:t>words or phrases that show an authoritative stance</w:t>
      </w:r>
      <w:r w:rsidR="00F33B25">
        <w:rPr>
          <w:szCs w:val="20"/>
        </w:rPr>
        <w:t>)</w:t>
      </w:r>
      <w:r w:rsidR="00BD34E0">
        <w:rPr>
          <w:szCs w:val="20"/>
        </w:rPr>
        <w:t xml:space="preserve">, include words such as “undoubtedly,” “obviously,” and “unlikely.” </w:t>
      </w:r>
    </w:p>
    <w:p w14:paraId="3DF49CDC" w14:textId="3C71F5DC" w:rsidR="00BD34E0" w:rsidRDefault="00BD34E0" w:rsidP="00BD34E0">
      <w:pPr>
        <w:rPr>
          <w:szCs w:val="20"/>
        </w:rPr>
      </w:pPr>
      <w:r>
        <w:rPr>
          <w:szCs w:val="20"/>
        </w:rPr>
        <w:t>Students received a laminated poster of a paragraph on evolution that included colloquial language</w:t>
      </w:r>
      <w:r w:rsidR="00F33B25">
        <w:rPr>
          <w:szCs w:val="20"/>
        </w:rPr>
        <w:t xml:space="preserve"> (see Poster Text below)</w:t>
      </w:r>
      <w:r>
        <w:rPr>
          <w:szCs w:val="20"/>
        </w:rPr>
        <w:t xml:space="preserve">. They needed to use tools available in the makerspace (e.g., dry erase markers) to replace informal language with authoritative markers. </w:t>
      </w:r>
      <w:r w:rsidR="0043638E">
        <w:rPr>
          <w:szCs w:val="20"/>
        </w:rPr>
        <w:t>Thus, f</w:t>
      </w:r>
      <w:r>
        <w:rPr>
          <w:szCs w:val="20"/>
        </w:rPr>
        <w:t>or Day 4: Tabletop Grammar, material</w:t>
      </w:r>
      <w:r w:rsidR="0043638E">
        <w:rPr>
          <w:szCs w:val="20"/>
        </w:rPr>
        <w:t>s included</w:t>
      </w:r>
      <w:r>
        <w:rPr>
          <w:szCs w:val="20"/>
        </w:rPr>
        <w:t xml:space="preserve"> a laminated poster of the paragraph on evolution and dry erase markers.</w:t>
      </w:r>
    </w:p>
    <w:p w14:paraId="6C3280AE" w14:textId="77777777" w:rsidR="00BD34E0" w:rsidRDefault="00BD34E0" w:rsidP="00BD34E0">
      <w:pPr>
        <w:pStyle w:val="Heading2-Context"/>
      </w:pPr>
      <w:r>
        <w:t>Poster Text</w:t>
      </w:r>
    </w:p>
    <w:p w14:paraId="687F8E77" w14:textId="77777777" w:rsidR="00BD34E0" w:rsidRDefault="00BD34E0" w:rsidP="00BD34E0">
      <w:pPr>
        <w:pStyle w:val="normal-context"/>
      </w:pPr>
      <w:r>
        <w:t>Do you know about vestigial structures and organs? Let me tell you. In the bodies of whales, there are small leg bones that are vestigial. And skeletons of snakes have traces of leglike structures that are not used. Well, these vestigial organs help them see how some modern organisms are related to ancestors that had, like, similar structures.</w:t>
      </w:r>
    </w:p>
    <w:p w14:paraId="008963CB" w14:textId="77777777" w:rsidR="00BD34E0" w:rsidRDefault="00BD34E0" w:rsidP="00BD34E0">
      <w:pPr>
        <w:pStyle w:val="normal-context"/>
      </w:pPr>
      <w:r>
        <w:t>We know that vestigial structures can tell us something about evolution. Scientists studying the anatomy of living things have also noticed that many different species share structures that are kinda similar. But these structures are used differently by each species. Like, today you can see the process of natural selection caused the variations in form and function.</w:t>
      </w:r>
    </w:p>
    <w:p w14:paraId="31C62030" w14:textId="77777777" w:rsidR="00BD34E0" w:rsidRDefault="00BD34E0" w:rsidP="00BD34E0">
      <w:pPr>
        <w:pStyle w:val="Heading4"/>
      </w:pPr>
      <w:r>
        <w:t>Day 5</w:t>
      </w:r>
    </w:p>
    <w:p w14:paraId="0A2B1A44" w14:textId="7D38809A" w:rsidR="004738A8" w:rsidRDefault="00BD34E0" w:rsidP="00BD34E0">
      <w:pPr>
        <w:rPr>
          <w:szCs w:val="20"/>
        </w:rPr>
      </w:pPr>
      <w:r>
        <w:rPr>
          <w:szCs w:val="20"/>
        </w:rPr>
        <w:t xml:space="preserve">The activity for </w:t>
      </w:r>
      <w:r w:rsidR="004738A8">
        <w:rPr>
          <w:szCs w:val="20"/>
        </w:rPr>
        <w:t>the fifth day</w:t>
      </w:r>
      <w:r>
        <w:rPr>
          <w:szCs w:val="20"/>
        </w:rPr>
        <w:t xml:space="preserve"> was Day 5: Blocks to Blocks (see</w:t>
      </w:r>
      <w:r w:rsidR="002214C4">
        <w:rPr>
          <w:szCs w:val="20"/>
        </w:rPr>
        <w:t xml:space="preserve"> the</w:t>
      </w:r>
      <w:r>
        <w:rPr>
          <w:szCs w:val="20"/>
        </w:rPr>
        <w:t xml:space="preserve"> </w:t>
      </w:r>
      <w:hyperlink r:id="rId29" w:history="1">
        <w:r w:rsidRPr="002214C4">
          <w:rPr>
            <w:rStyle w:val="Hyperlink"/>
            <w:szCs w:val="20"/>
          </w:rPr>
          <w:t>Makerspace Activity Directions Document</w:t>
        </w:r>
      </w:hyperlink>
      <w:r>
        <w:rPr>
          <w:szCs w:val="20"/>
        </w:rPr>
        <w:t xml:space="preserve">), for which the instructor provided blocks that had phrases or sentences on them (see the </w:t>
      </w:r>
      <w:hyperlink r:id="rId30" w:history="1">
        <w:r w:rsidR="002214C4" w:rsidRPr="002214C4">
          <w:rPr>
            <w:rStyle w:val="Hyperlink"/>
            <w:szCs w:val="20"/>
          </w:rPr>
          <w:t>Block Phrases</w:t>
        </w:r>
        <w:r w:rsidRPr="002214C4">
          <w:rPr>
            <w:rStyle w:val="Hyperlink"/>
            <w:szCs w:val="20"/>
          </w:rPr>
          <w:t xml:space="preserve"> Document</w:t>
        </w:r>
      </w:hyperlink>
      <w:r>
        <w:rPr>
          <w:szCs w:val="20"/>
        </w:rPr>
        <w:t xml:space="preserve"> for phrases </w:t>
      </w:r>
      <w:r w:rsidR="002214C4">
        <w:rPr>
          <w:szCs w:val="20"/>
        </w:rPr>
        <w:t>used on</w:t>
      </w:r>
      <w:r>
        <w:rPr>
          <w:szCs w:val="20"/>
        </w:rPr>
        <w:t xml:space="preserve"> Blocks </w:t>
      </w:r>
      <w:r w:rsidR="002214C4">
        <w:rPr>
          <w:szCs w:val="20"/>
        </w:rPr>
        <w:t>in the</w:t>
      </w:r>
      <w:r>
        <w:rPr>
          <w:szCs w:val="20"/>
        </w:rPr>
        <w:t xml:space="preserve"> Blocks activity). </w:t>
      </w:r>
      <w:r w:rsidR="002214C4">
        <w:rPr>
          <w:szCs w:val="20"/>
        </w:rPr>
        <w:t>P</w:t>
      </w:r>
      <w:r>
        <w:rPr>
          <w:szCs w:val="20"/>
        </w:rPr>
        <w:t>hrases included</w:t>
      </w:r>
      <w:r w:rsidR="004738A8">
        <w:rPr>
          <w:szCs w:val="20"/>
        </w:rPr>
        <w:t>:</w:t>
      </w:r>
      <w:r>
        <w:rPr>
          <w:szCs w:val="20"/>
        </w:rPr>
        <w:t xml:space="preserve"> </w:t>
      </w:r>
    </w:p>
    <w:p w14:paraId="5387A17E" w14:textId="77777777" w:rsidR="000B4DEA" w:rsidRDefault="00BD34E0" w:rsidP="000B4DEA">
      <w:pPr>
        <w:pStyle w:val="ListParagraph"/>
        <w:numPr>
          <w:ilvl w:val="0"/>
          <w:numId w:val="22"/>
        </w:numPr>
        <w:ind w:left="288" w:hanging="216"/>
        <w:rPr>
          <w:szCs w:val="20"/>
        </w:rPr>
      </w:pPr>
      <w:r w:rsidRPr="004738A8">
        <w:rPr>
          <w:szCs w:val="20"/>
        </w:rPr>
        <w:t xml:space="preserve">expanded noun phrases (e.g., “The </w:t>
      </w:r>
      <w:r w:rsidRPr="004738A8">
        <w:rPr>
          <w:szCs w:val="20"/>
          <w:u w:val="single"/>
        </w:rPr>
        <w:t>last</w:t>
      </w:r>
      <w:r w:rsidRPr="004738A8">
        <w:rPr>
          <w:szCs w:val="20"/>
        </w:rPr>
        <w:t xml:space="preserve"> </w:t>
      </w:r>
      <w:r w:rsidRPr="004738A8">
        <w:rPr>
          <w:szCs w:val="20"/>
          <w:u w:val="single"/>
        </w:rPr>
        <w:t>remaining</w:t>
      </w:r>
      <w:r w:rsidRPr="004738A8">
        <w:rPr>
          <w:szCs w:val="20"/>
        </w:rPr>
        <w:t xml:space="preserve"> </w:t>
      </w:r>
      <w:r w:rsidRPr="004738A8">
        <w:rPr>
          <w:szCs w:val="20"/>
          <w:u w:val="single"/>
        </w:rPr>
        <w:t>ancient</w:t>
      </w:r>
      <w:r w:rsidRPr="004738A8">
        <w:rPr>
          <w:szCs w:val="20"/>
        </w:rPr>
        <w:t xml:space="preserve"> artifact”), </w:t>
      </w:r>
    </w:p>
    <w:p w14:paraId="02714915" w14:textId="77777777" w:rsidR="000B4DEA" w:rsidRDefault="00BD34E0" w:rsidP="000B4DEA">
      <w:pPr>
        <w:pStyle w:val="ListParagraph"/>
        <w:numPr>
          <w:ilvl w:val="0"/>
          <w:numId w:val="22"/>
        </w:numPr>
        <w:ind w:left="288" w:hanging="216"/>
        <w:rPr>
          <w:szCs w:val="20"/>
        </w:rPr>
      </w:pPr>
      <w:r w:rsidRPr="004738A8">
        <w:rPr>
          <w:szCs w:val="20"/>
        </w:rPr>
        <w:t xml:space="preserve">non-restrictive relative clauses (e.g., “The paper, </w:t>
      </w:r>
      <w:r w:rsidRPr="004738A8">
        <w:rPr>
          <w:szCs w:val="20"/>
          <w:u w:val="single"/>
        </w:rPr>
        <w:t>which was written last semester</w:t>
      </w:r>
      <w:r w:rsidRPr="004738A8">
        <w:rPr>
          <w:szCs w:val="20"/>
        </w:rPr>
        <w:t xml:space="preserve">”), </w:t>
      </w:r>
    </w:p>
    <w:p w14:paraId="4CDD7AA2" w14:textId="5187B909" w:rsidR="000B4DEA" w:rsidRDefault="00BD34E0" w:rsidP="000B4DEA">
      <w:pPr>
        <w:pStyle w:val="ListParagraph"/>
        <w:numPr>
          <w:ilvl w:val="0"/>
          <w:numId w:val="22"/>
        </w:numPr>
        <w:ind w:left="288" w:hanging="216"/>
        <w:rPr>
          <w:szCs w:val="20"/>
        </w:rPr>
      </w:pPr>
      <w:r w:rsidRPr="004738A8">
        <w:rPr>
          <w:szCs w:val="20"/>
        </w:rPr>
        <w:t>nonfinite clauses (e.g., “</w:t>
      </w:r>
      <w:r w:rsidRPr="004738A8">
        <w:rPr>
          <w:szCs w:val="20"/>
          <w:u w:val="single"/>
        </w:rPr>
        <w:t>Assigned to the experimental group</w:t>
      </w:r>
      <w:r w:rsidRPr="004738A8">
        <w:rPr>
          <w:szCs w:val="20"/>
        </w:rPr>
        <w:t xml:space="preserve">, the students …”), </w:t>
      </w:r>
      <w:r w:rsidR="00C4123B">
        <w:rPr>
          <w:szCs w:val="20"/>
        </w:rPr>
        <w:t>and</w:t>
      </w:r>
    </w:p>
    <w:p w14:paraId="2D454D68" w14:textId="593350AF" w:rsidR="000B4DEA" w:rsidRPr="000B4DEA" w:rsidRDefault="00BD34E0" w:rsidP="000B4DEA">
      <w:pPr>
        <w:pStyle w:val="ListParagraph"/>
        <w:numPr>
          <w:ilvl w:val="0"/>
          <w:numId w:val="22"/>
        </w:numPr>
        <w:ind w:left="288" w:hanging="216"/>
        <w:rPr>
          <w:szCs w:val="20"/>
        </w:rPr>
      </w:pPr>
      <w:r w:rsidRPr="004738A8">
        <w:rPr>
          <w:szCs w:val="20"/>
        </w:rPr>
        <w:t xml:space="preserve">appositives (e.g., “The bird, </w:t>
      </w:r>
      <w:r w:rsidRPr="004738A8">
        <w:rPr>
          <w:szCs w:val="20"/>
          <w:u w:val="single"/>
        </w:rPr>
        <w:t>an extinct species</w:t>
      </w:r>
      <w:r w:rsidRPr="004738A8">
        <w:rPr>
          <w:szCs w:val="20"/>
        </w:rPr>
        <w:t xml:space="preserve">, …”). </w:t>
      </w:r>
    </w:p>
    <w:p w14:paraId="18CDA92F" w14:textId="06211CFF" w:rsidR="00BD34E0" w:rsidRPr="000B4DEA" w:rsidRDefault="00BD34E0" w:rsidP="000B4DEA">
      <w:pPr>
        <w:rPr>
          <w:szCs w:val="20"/>
        </w:rPr>
      </w:pPr>
      <w:r w:rsidRPr="000B4DEA">
        <w:rPr>
          <w:szCs w:val="20"/>
        </w:rPr>
        <w:t xml:space="preserve">Students </w:t>
      </w:r>
      <w:r w:rsidR="00C4123B">
        <w:rPr>
          <w:szCs w:val="20"/>
        </w:rPr>
        <w:t>arranged</w:t>
      </w:r>
      <w:r w:rsidRPr="000B4DEA">
        <w:rPr>
          <w:szCs w:val="20"/>
        </w:rPr>
        <w:t xml:space="preserve"> the blocks to make complex sentences</w:t>
      </w:r>
      <w:r w:rsidR="000B4DEA">
        <w:rPr>
          <w:szCs w:val="20"/>
        </w:rPr>
        <w:t xml:space="preserve"> (see Figure 2)</w:t>
      </w:r>
      <w:r w:rsidRPr="000B4DEA">
        <w:rPr>
          <w:szCs w:val="20"/>
        </w:rPr>
        <w:t>.</w:t>
      </w:r>
    </w:p>
    <w:p w14:paraId="24E02397" w14:textId="0BA6C37A" w:rsidR="00BD34E0" w:rsidRDefault="00BD34E0" w:rsidP="00BD34E0">
      <w:pPr>
        <w:rPr>
          <w:rFonts w:ascii="Times New Roman" w:hAnsi="Times New Roman"/>
          <w:sz w:val="24"/>
          <w:bdr w:val="none" w:sz="0" w:space="0" w:color="auto" w:frame="1"/>
          <w:shd w:val="clear" w:color="auto" w:fill="00FF00"/>
        </w:rPr>
      </w:pPr>
      <w:r>
        <w:rPr>
          <w:noProof/>
          <w:bdr w:val="none" w:sz="0" w:space="0" w:color="auto" w:frame="1"/>
          <w:shd w:val="clear" w:color="auto" w:fill="00FF00"/>
        </w:rPr>
        <w:drawing>
          <wp:inline distT="0" distB="0" distL="0" distR="0" wp14:anchorId="5415B824" wp14:editId="40C4F76D">
            <wp:extent cx="2999105" cy="3455670"/>
            <wp:effectExtent l="19050" t="19050" r="10795" b="11430"/>
            <wp:docPr id="8" name="Picture 8" descr="Students organizing phrase blocks into sentences. The blocks have paper-based phrases secured to the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Students organizing phrase blocks into sentences. The blocks have paper-based phrases secured to them. "/>
                    <pic:cNvPicPr>
                      <a:picLocks noChangeAspect="1" noChangeArrowheads="1"/>
                    </pic:cNvPicPr>
                  </pic:nvPicPr>
                  <pic:blipFill rotWithShape="1">
                    <a:blip r:embed="rId31" r:link="rId32" cstate="print">
                      <a:extLst>
                        <a:ext uri="{28A0092B-C50C-407E-A947-70E740481C1C}">
                          <a14:useLocalDpi xmlns:a14="http://schemas.microsoft.com/office/drawing/2010/main" val="0"/>
                        </a:ext>
                      </a:extLst>
                    </a:blip>
                    <a:srcRect b="13564"/>
                    <a:stretch/>
                  </pic:blipFill>
                  <pic:spPr bwMode="auto">
                    <a:xfrm>
                      <a:off x="0" y="0"/>
                      <a:ext cx="2999105" cy="345567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extLst>
                      <a:ext uri="{53640926-AAD7-44D8-BBD7-CCE9431645EC}">
                        <a14:shadowObscured xmlns:a14="http://schemas.microsoft.com/office/drawing/2010/main"/>
                      </a:ext>
                    </a:extLst>
                  </pic:spPr>
                </pic:pic>
              </a:graphicData>
            </a:graphic>
          </wp:inline>
        </w:drawing>
      </w:r>
    </w:p>
    <w:p w14:paraId="45C219D4" w14:textId="77777777" w:rsidR="00BD34E0" w:rsidRDefault="00BD34E0" w:rsidP="00BD34E0">
      <w:pPr>
        <w:pStyle w:val="Caption"/>
      </w:pPr>
      <w:r>
        <w:t>Figure 2. A picture of the blocks.</w:t>
      </w:r>
    </w:p>
    <w:p w14:paraId="55313D6B" w14:textId="77777777" w:rsidR="00BD34E0" w:rsidRDefault="00BD34E0" w:rsidP="00BD34E0">
      <w:pPr>
        <w:pStyle w:val="Heading4"/>
      </w:pPr>
      <w:r>
        <w:t>Day 6</w:t>
      </w:r>
    </w:p>
    <w:p w14:paraId="5D0E0B8F" w14:textId="723A729F" w:rsidR="00BD34E0" w:rsidRDefault="00BD34E0" w:rsidP="00BD34E0">
      <w:pPr>
        <w:rPr>
          <w:szCs w:val="20"/>
        </w:rPr>
      </w:pPr>
      <w:r>
        <w:rPr>
          <w:szCs w:val="20"/>
        </w:rPr>
        <w:t xml:space="preserve">The material for the last day activity, Day 6: Graffiti Wall (see </w:t>
      </w:r>
      <w:r w:rsidR="004C5315">
        <w:rPr>
          <w:szCs w:val="20"/>
        </w:rPr>
        <w:t xml:space="preserve">the </w:t>
      </w:r>
      <w:hyperlink r:id="rId33" w:history="1">
        <w:r w:rsidRPr="004C5315">
          <w:rPr>
            <w:rStyle w:val="Hyperlink"/>
            <w:szCs w:val="20"/>
          </w:rPr>
          <w:t>Makerspace Activity Directions Document</w:t>
        </w:r>
      </w:hyperlink>
      <w:r>
        <w:rPr>
          <w:szCs w:val="20"/>
        </w:rPr>
        <w:t xml:space="preserve">), </w:t>
      </w:r>
      <w:r w:rsidR="00C4123B">
        <w:rPr>
          <w:szCs w:val="20"/>
        </w:rPr>
        <w:t>included</w:t>
      </w:r>
      <w:r>
        <w:rPr>
          <w:szCs w:val="20"/>
        </w:rPr>
        <w:t xml:space="preserve"> academic vocabulary words. Student groups were provided with academic vocabulary words (</w:t>
      </w:r>
      <w:r w:rsidR="00C4123B">
        <w:rPr>
          <w:szCs w:val="20"/>
        </w:rPr>
        <w:t xml:space="preserve">i.e., </w:t>
      </w:r>
      <w:r>
        <w:rPr>
          <w:szCs w:val="20"/>
        </w:rPr>
        <w:t xml:space="preserve">terms used across domains, </w:t>
      </w:r>
      <w:r>
        <w:rPr>
          <w:szCs w:val="20"/>
        </w:rPr>
        <w:lastRenderedPageBreak/>
        <w:t xml:space="preserve">such as “component,” “malignant”; see </w:t>
      </w:r>
      <w:hyperlink r:id="rId34" w:history="1">
        <w:r>
          <w:rPr>
            <w:rStyle w:val="Hyperlink"/>
            <w:szCs w:val="20"/>
          </w:rPr>
          <w:t>Academic vocabulary slides</w:t>
        </w:r>
      </w:hyperlink>
      <w:r>
        <w:rPr>
          <w:szCs w:val="20"/>
        </w:rPr>
        <w:t xml:space="preserve">) and tasked with creating word walls. Each group member contributed to their word wall by generating examples and non-examples of the word or drawing a picture related with each word. For example, for the word </w:t>
      </w:r>
      <w:r>
        <w:rPr>
          <w:i/>
          <w:szCs w:val="20"/>
        </w:rPr>
        <w:t>remnant</w:t>
      </w:r>
      <w:r>
        <w:rPr>
          <w:szCs w:val="20"/>
        </w:rPr>
        <w:t xml:space="preserve">, a student wrote “small remaining quantity of something.” Another student in the group drew a picture of leftover pizza crust. </w:t>
      </w:r>
      <w:r w:rsidR="00C4123B">
        <w:rPr>
          <w:szCs w:val="20"/>
        </w:rPr>
        <w:t>After</w:t>
      </w:r>
      <w:r>
        <w:rPr>
          <w:szCs w:val="20"/>
        </w:rPr>
        <w:t xml:space="preserve"> completing the word walls, students viewed the</w:t>
      </w:r>
      <w:r w:rsidR="00C4123B">
        <w:rPr>
          <w:szCs w:val="20"/>
        </w:rPr>
        <w:t xml:space="preserve"> walls</w:t>
      </w:r>
      <w:r>
        <w:rPr>
          <w:szCs w:val="20"/>
        </w:rPr>
        <w:t xml:space="preserve"> created by other groups. </w:t>
      </w:r>
    </w:p>
    <w:p w14:paraId="7EDE570B" w14:textId="5D1057F8" w:rsidR="00BD34E0" w:rsidRDefault="00C4123B" w:rsidP="00BD34E0">
      <w:pPr>
        <w:rPr>
          <w:rFonts w:eastAsia="Roboto" w:cs="Roboto"/>
          <w:szCs w:val="20"/>
        </w:rPr>
      </w:pPr>
      <w:r>
        <w:rPr>
          <w:szCs w:val="20"/>
        </w:rPr>
        <w:t>Following</w:t>
      </w:r>
      <w:r w:rsidR="00BD34E0">
        <w:rPr>
          <w:szCs w:val="20"/>
        </w:rPr>
        <w:t xml:space="preserve"> the Day 6: Graffiti Wall activity, students typed their post-writings outside of class and submitted them to the teacher. </w:t>
      </w:r>
      <w:r w:rsidR="00BD34E0">
        <w:rPr>
          <w:rFonts w:eastAsia="Roboto" w:cs="Roboto"/>
          <w:szCs w:val="20"/>
        </w:rPr>
        <w:t>The teacher insisted that students type their final drafts on Chromebooks for submission purposes because it was easier to view and directly input grades into the learning management system.</w:t>
      </w:r>
    </w:p>
    <w:p w14:paraId="490305D3" w14:textId="77777777" w:rsidR="00BD34E0" w:rsidRDefault="00BD34E0" w:rsidP="007A4932">
      <w:pPr>
        <w:pStyle w:val="Heading2"/>
      </w:pPr>
      <w:r>
        <w:t xml:space="preserve">Critical </w:t>
      </w:r>
      <w:r w:rsidRPr="007A4932">
        <w:t>Reflection</w:t>
      </w:r>
      <w:r>
        <w:t xml:space="preserve"> </w:t>
      </w:r>
    </w:p>
    <w:p w14:paraId="1403496B" w14:textId="391B9B68" w:rsidR="00BD34E0" w:rsidRDefault="00BD34E0" w:rsidP="00BD34E0">
      <w:pPr>
        <w:rPr>
          <w:rFonts w:eastAsia="Times New Roman"/>
          <w:szCs w:val="20"/>
        </w:rPr>
      </w:pPr>
      <w:r>
        <w:rPr>
          <w:szCs w:val="20"/>
        </w:rPr>
        <w:t xml:space="preserve">Students were able to effectively carry out the maker activities. Although students were told that they could use anything in the makerspace, the majority used low technologies (see Makerspace Context). One possible reason was that the makerspace that students used for this project primarily </w:t>
      </w:r>
      <w:sdt>
        <w:sdtPr>
          <w:rPr>
            <w:szCs w:val="20"/>
          </w:rPr>
          <w:tag w:val="goog_rdk_12"/>
          <w:id w:val="-1375152772"/>
        </w:sdtPr>
        <w:sdtContent/>
      </w:sdt>
      <w:r>
        <w:rPr>
          <w:szCs w:val="20"/>
        </w:rPr>
        <w:t xml:space="preserve">housed low technologies. </w:t>
      </w:r>
    </w:p>
    <w:p w14:paraId="7AA15E96" w14:textId="77777777" w:rsidR="005969F0" w:rsidRDefault="00BD34E0" w:rsidP="00BD34E0">
      <w:pPr>
        <w:rPr>
          <w:szCs w:val="20"/>
        </w:rPr>
      </w:pPr>
      <w:r>
        <w:rPr>
          <w:szCs w:val="20"/>
        </w:rPr>
        <w:t xml:space="preserve">The project developed with little to no learning interruptions or behavioral interferences. Students had to work in two rooms so that there was enough space for movement. The science teacher and the technology integration specialist facilitated this project, allowing for one facilitator in each room. In the future, if the technology integration specialist is not available, </w:t>
      </w:r>
      <w:r w:rsidR="005969F0">
        <w:rPr>
          <w:szCs w:val="20"/>
        </w:rPr>
        <w:t>limited space could</w:t>
      </w:r>
      <w:r>
        <w:rPr>
          <w:szCs w:val="20"/>
        </w:rPr>
        <w:t xml:space="preserve"> pose a challenge for activity facilitation. </w:t>
      </w:r>
    </w:p>
    <w:p w14:paraId="4335CADC" w14:textId="0402AD52" w:rsidR="00BD34E0" w:rsidRDefault="00BD34E0" w:rsidP="00BD34E0">
      <w:pPr>
        <w:rPr>
          <w:szCs w:val="20"/>
        </w:rPr>
      </w:pPr>
      <w:r>
        <w:rPr>
          <w:szCs w:val="20"/>
        </w:rPr>
        <w:t>In terms of collaboration, t</w:t>
      </w:r>
      <w:r w:rsidR="005969F0">
        <w:rPr>
          <w:szCs w:val="20"/>
        </w:rPr>
        <w:t>eachers</w:t>
      </w:r>
      <w:r>
        <w:rPr>
          <w:szCs w:val="20"/>
        </w:rPr>
        <w:t xml:space="preserve"> observ</w:t>
      </w:r>
      <w:r w:rsidR="005969F0">
        <w:rPr>
          <w:szCs w:val="20"/>
        </w:rPr>
        <w:t>ed</w:t>
      </w:r>
      <w:r>
        <w:rPr>
          <w:szCs w:val="20"/>
        </w:rPr>
        <w:t xml:space="preserve"> that students were comfortable with collaborating in the makerspace, probably because of the type of “coffee shop” setting. However, it seemed that in some groups, </w:t>
      </w:r>
      <w:sdt>
        <w:sdtPr>
          <w:rPr>
            <w:szCs w:val="20"/>
          </w:rPr>
          <w:tag w:val="goog_rdk_16"/>
          <w:id w:val="233131147"/>
        </w:sdtPr>
        <w:sdtContent/>
      </w:sdt>
      <w:r>
        <w:rPr>
          <w:szCs w:val="20"/>
        </w:rPr>
        <w:t xml:space="preserve">students did more work than others. According to the science teacher’s observation of middle </w:t>
      </w:r>
      <w:r w:rsidR="00AE05B8">
        <w:rPr>
          <w:szCs w:val="20"/>
        </w:rPr>
        <w:t xml:space="preserve">school </w:t>
      </w:r>
      <w:r>
        <w:rPr>
          <w:szCs w:val="20"/>
        </w:rPr>
        <w:t>students’ group work, this tends to be an issue when middle school students collaborate with their peers. One strategy that teachers can use to address this issue is to</w:t>
      </w:r>
      <w:r w:rsidR="005969F0">
        <w:rPr>
          <w:szCs w:val="20"/>
        </w:rPr>
        <w:t xml:space="preserve"> </w:t>
      </w:r>
      <w:r>
        <w:rPr>
          <w:szCs w:val="20"/>
        </w:rPr>
        <w:t xml:space="preserve">emphasize that students need to help each other learn </w:t>
      </w:r>
      <w:r w:rsidR="00AE05B8">
        <w:rPr>
          <w:szCs w:val="20"/>
        </w:rPr>
        <w:t>and</w:t>
      </w:r>
      <w:r w:rsidR="005969F0">
        <w:rPr>
          <w:szCs w:val="20"/>
        </w:rPr>
        <w:t xml:space="preserve"> that</w:t>
      </w:r>
      <w:r>
        <w:rPr>
          <w:szCs w:val="20"/>
        </w:rPr>
        <w:t xml:space="preserve"> all students should contribute to the task</w:t>
      </w:r>
      <w:r w:rsidR="005969F0">
        <w:rPr>
          <w:szCs w:val="20"/>
        </w:rPr>
        <w:t>, prior to beginning group work</w:t>
      </w:r>
      <w:r>
        <w:rPr>
          <w:szCs w:val="20"/>
        </w:rPr>
        <w:t xml:space="preserve"> (Gillies, 2004). Another strategy is to </w:t>
      </w:r>
      <w:r>
        <w:rPr>
          <w:szCs w:val="20"/>
        </w:rPr>
        <w:t xml:space="preserve">assign roles to students (Chang &amp; Brickman, 2018). In this context, roles can include a group leader who makes sure that all students contribute, an activity facilitator who makes sure that group members understand the activity directions, and a materials facilitator who makes sure that all members have the necessary materials. </w:t>
      </w:r>
    </w:p>
    <w:p w14:paraId="70D4E7F2" w14:textId="7C1FA6A9" w:rsidR="00CB0828" w:rsidRDefault="00BD34E0" w:rsidP="00BD34E0">
      <w:pPr>
        <w:rPr>
          <w:szCs w:val="20"/>
        </w:rPr>
      </w:pPr>
      <w:r>
        <w:rPr>
          <w:szCs w:val="20"/>
        </w:rPr>
        <w:t xml:space="preserve">There were two observations related to writing. First, although students were supposed to revise their writing pieces individually, they provided feedback on their group members’ writings. Second, the academic language and content of students’ writing pieces were improved. The </w:t>
      </w:r>
      <w:hyperlink r:id="rId35" w:history="1">
        <w:r w:rsidRPr="00AE05B8">
          <w:rPr>
            <w:rStyle w:val="Hyperlink"/>
            <w:szCs w:val="20"/>
          </w:rPr>
          <w:t>rubric</w:t>
        </w:r>
      </w:hyperlink>
      <w:r>
        <w:rPr>
          <w:szCs w:val="20"/>
        </w:rPr>
        <w:t xml:space="preserve"> used to evaluate pre-writings and the final version of students’ writings consisted of criteria of lexical choices (</w:t>
      </w:r>
      <w:r w:rsidR="00CB0828">
        <w:rPr>
          <w:szCs w:val="20"/>
        </w:rPr>
        <w:t xml:space="preserve">e.g., </w:t>
      </w:r>
      <w:r>
        <w:rPr>
          <w:szCs w:val="20"/>
        </w:rPr>
        <w:t xml:space="preserve">content vocabulary, academic vocabulary, and lexically dense terms), organizational strategies, complex syntactic structures, authoritative indicators, and content. </w:t>
      </w:r>
    </w:p>
    <w:p w14:paraId="01B42933" w14:textId="23E5D186" w:rsidR="00BD34E0" w:rsidRDefault="00BD34E0" w:rsidP="00BD34E0">
      <w:pPr>
        <w:rPr>
          <w:rFonts w:ascii="Times New Roman" w:hAnsi="Times New Roman"/>
          <w:sz w:val="24"/>
        </w:rPr>
      </w:pPr>
      <w:r>
        <w:rPr>
          <w:szCs w:val="20"/>
        </w:rPr>
        <w:t xml:space="preserve">The writing improvement echoed Tham’s (2019) argument that maker activities can be an effective pedagogical practice </w:t>
      </w:r>
      <w:r w:rsidR="00AE05B8">
        <w:rPr>
          <w:szCs w:val="20"/>
        </w:rPr>
        <w:t>for teaching</w:t>
      </w:r>
      <w:r>
        <w:rPr>
          <w:szCs w:val="20"/>
        </w:rPr>
        <w:t xml:space="preserve"> writing. The improvement in content was unanticipated because the maker activities focused on academic language, not science content knowledge. The possible reason that the content aspect was improved is that all activities were themed around</w:t>
      </w:r>
      <w:r w:rsidR="00AE05B8">
        <w:rPr>
          <w:szCs w:val="20"/>
        </w:rPr>
        <w:t xml:space="preserve"> the</w:t>
      </w:r>
      <w:r w:rsidR="00CB0828">
        <w:rPr>
          <w:szCs w:val="20"/>
        </w:rPr>
        <w:t xml:space="preserve"> human </w:t>
      </w:r>
      <w:r>
        <w:rPr>
          <w:szCs w:val="20"/>
        </w:rPr>
        <w:t>appendix and evolution.</w:t>
      </w:r>
    </w:p>
    <w:p w14:paraId="779D43BE" w14:textId="77777777" w:rsidR="00BD34E0" w:rsidRDefault="00BD34E0" w:rsidP="007A4932">
      <w:pPr>
        <w:pStyle w:val="Heading2-right"/>
      </w:pPr>
      <w:r>
        <w:t xml:space="preserve">References </w:t>
      </w:r>
    </w:p>
    <w:p w14:paraId="673CD565" w14:textId="77777777" w:rsidR="00BD34E0" w:rsidRDefault="00BD34E0" w:rsidP="00BD34E0">
      <w:pPr>
        <w:ind w:left="360" w:hanging="360"/>
        <w:rPr>
          <w:rFonts w:eastAsia="Times New Roman"/>
          <w:szCs w:val="20"/>
        </w:rPr>
      </w:pPr>
      <w:r>
        <w:rPr>
          <w:szCs w:val="20"/>
        </w:rPr>
        <w:t xml:space="preserve">Chang, Y., &amp; Brickman, P. (2018). When group work doesn’t work: Insights from students. </w:t>
      </w:r>
      <w:r>
        <w:rPr>
          <w:i/>
          <w:iCs/>
          <w:szCs w:val="20"/>
        </w:rPr>
        <w:t>CBE—Life Sciences Education, 17</w:t>
      </w:r>
      <w:r>
        <w:rPr>
          <w:szCs w:val="20"/>
        </w:rPr>
        <w:t xml:space="preserve">(3), 1–17. </w:t>
      </w:r>
      <w:hyperlink r:id="rId36" w:history="1">
        <w:r>
          <w:rPr>
            <w:rStyle w:val="Hyperlink"/>
            <w:szCs w:val="20"/>
          </w:rPr>
          <w:t>https://doi.org/10.1187/cbe.17-09-0199</w:t>
        </w:r>
      </w:hyperlink>
      <w:r>
        <w:rPr>
          <w:szCs w:val="20"/>
        </w:rPr>
        <w:t xml:space="preserve"> </w:t>
      </w:r>
    </w:p>
    <w:p w14:paraId="23D380E6" w14:textId="77777777" w:rsidR="00BD34E0" w:rsidRDefault="00BD34E0" w:rsidP="00BD34E0">
      <w:pPr>
        <w:ind w:left="360" w:hanging="360"/>
        <w:rPr>
          <w:szCs w:val="20"/>
        </w:rPr>
      </w:pPr>
      <w:r>
        <w:rPr>
          <w:szCs w:val="20"/>
        </w:rPr>
        <w:t xml:space="preserve">Fang, Z., &amp; Park, J. (2019). Adolescents’ use of academic language in informational writing. </w:t>
      </w:r>
      <w:r>
        <w:rPr>
          <w:i/>
          <w:szCs w:val="20"/>
        </w:rPr>
        <w:t>Reading and Writing, 33</w:t>
      </w:r>
      <w:r>
        <w:rPr>
          <w:iCs/>
          <w:szCs w:val="20"/>
        </w:rPr>
        <w:t>, 97</w:t>
      </w:r>
      <w:r>
        <w:rPr>
          <w:szCs w:val="20"/>
        </w:rPr>
        <w:t>–</w:t>
      </w:r>
      <w:r>
        <w:rPr>
          <w:iCs/>
          <w:szCs w:val="20"/>
        </w:rPr>
        <w:t>119</w:t>
      </w:r>
      <w:r>
        <w:rPr>
          <w:szCs w:val="20"/>
        </w:rPr>
        <w:t xml:space="preserve">. </w:t>
      </w:r>
      <w:hyperlink r:id="rId37" w:history="1">
        <w:r>
          <w:rPr>
            <w:rStyle w:val="Hyperlink"/>
            <w:color w:val="000000" w:themeColor="text1"/>
            <w:szCs w:val="20"/>
          </w:rPr>
          <w:t>https://doi.org/10.1007/s11145-019-09937-8</w:t>
        </w:r>
      </w:hyperlink>
    </w:p>
    <w:p w14:paraId="1316C21F" w14:textId="445FE89F" w:rsidR="00071828" w:rsidRDefault="00BD34E0" w:rsidP="000F1502">
      <w:pPr>
        <w:ind w:left="360" w:hanging="360"/>
        <w:rPr>
          <w:szCs w:val="20"/>
        </w:rPr>
      </w:pPr>
      <w:r>
        <w:rPr>
          <w:szCs w:val="20"/>
        </w:rPr>
        <w:t xml:space="preserve">Gillies, R. M. (2004). The effects of cooperative learning on junior high school students during small group learning. </w:t>
      </w:r>
      <w:r>
        <w:rPr>
          <w:i/>
          <w:iCs/>
          <w:szCs w:val="20"/>
        </w:rPr>
        <w:t>Learning and Instruction, 14</w:t>
      </w:r>
      <w:r>
        <w:rPr>
          <w:szCs w:val="20"/>
        </w:rPr>
        <w:t xml:space="preserve">(2), 197–213. </w:t>
      </w:r>
      <w:hyperlink r:id="rId38" w:history="1">
        <w:r>
          <w:rPr>
            <w:rStyle w:val="Hyperlink"/>
            <w:szCs w:val="20"/>
          </w:rPr>
          <w:t>https://doi.org/10.1016/S0959-4752(03)00068-9</w:t>
        </w:r>
      </w:hyperlink>
      <w:r>
        <w:rPr>
          <w:szCs w:val="20"/>
        </w:rPr>
        <w:t xml:space="preserve"> </w:t>
      </w:r>
    </w:p>
    <w:p w14:paraId="2EEFDF98" w14:textId="742A3A98" w:rsidR="00007799" w:rsidRDefault="00007799" w:rsidP="00BD34E0">
      <w:pPr>
        <w:ind w:left="360" w:hanging="360"/>
        <w:rPr>
          <w:szCs w:val="20"/>
        </w:rPr>
      </w:pPr>
      <w:r>
        <w:rPr>
          <w:szCs w:val="20"/>
        </w:rPr>
        <w:t xml:space="preserve">Makkos, M. (2018, July 10). Linking words: List of sentence connectors in English with examples! </w:t>
      </w:r>
      <w:hyperlink r:id="rId39" w:history="1">
        <w:r>
          <w:rPr>
            <w:rStyle w:val="Hyperlink"/>
            <w:szCs w:val="20"/>
          </w:rPr>
          <w:t>https://www.myenglishteacher.eu/blog/list-of-sentence-connectors-in-english/</w:t>
        </w:r>
      </w:hyperlink>
    </w:p>
    <w:p w14:paraId="581278E5" w14:textId="77777777" w:rsidR="00BD34E0" w:rsidRDefault="00BD34E0" w:rsidP="00BD34E0">
      <w:pPr>
        <w:ind w:left="360" w:hanging="360"/>
        <w:rPr>
          <w:szCs w:val="20"/>
        </w:rPr>
      </w:pPr>
      <w:r>
        <w:rPr>
          <w:szCs w:val="20"/>
        </w:rPr>
        <w:lastRenderedPageBreak/>
        <w:t xml:space="preserve">Own, C.-M. (2018). Making without makerspace, another study of authentic learning with augmented reality technology. In T.-W. Chang, R. Huang, &amp; Kinshuk (Eds.), </w:t>
      </w:r>
      <w:r>
        <w:rPr>
          <w:i/>
          <w:szCs w:val="20"/>
        </w:rPr>
        <w:t>Authentic Learning Through Advances in Technologies</w:t>
      </w:r>
      <w:r>
        <w:rPr>
          <w:iCs/>
          <w:szCs w:val="20"/>
        </w:rPr>
        <w:t xml:space="preserve"> (pp. 189</w:t>
      </w:r>
      <w:r>
        <w:rPr>
          <w:szCs w:val="20"/>
        </w:rPr>
        <w:t xml:space="preserve">–201), ΩSpringer Singapore. </w:t>
      </w:r>
      <w:hyperlink r:id="rId40" w:history="1">
        <w:r>
          <w:rPr>
            <w:rStyle w:val="Hyperlink"/>
            <w:szCs w:val="20"/>
          </w:rPr>
          <w:t>https://doi.org/10.1007/978-981-10-5930-8_11</w:t>
        </w:r>
      </w:hyperlink>
      <w:r>
        <w:rPr>
          <w:szCs w:val="20"/>
        </w:rPr>
        <w:t xml:space="preserve"> </w:t>
      </w:r>
    </w:p>
    <w:p w14:paraId="4D5FF36E" w14:textId="77777777" w:rsidR="00BD34E0" w:rsidRDefault="00BD34E0" w:rsidP="00BD34E0">
      <w:pPr>
        <w:ind w:left="360" w:hanging="360"/>
        <w:rPr>
          <w:color w:val="FF0000"/>
          <w:szCs w:val="20"/>
        </w:rPr>
      </w:pPr>
      <w:r>
        <w:rPr>
          <w:szCs w:val="20"/>
        </w:rPr>
        <w:t xml:space="preserve">Sealy Independent School District (n.d.). 30 word core content vocabulary list. </w:t>
      </w:r>
      <w:hyperlink r:id="rId41" w:history="1">
        <w:r>
          <w:rPr>
            <w:rStyle w:val="Hyperlink"/>
            <w:szCs w:val="20"/>
          </w:rPr>
          <w:t>https://www.sealyisd.com/common/pages/DisplayFile.aspx?itemId=2339209</w:t>
        </w:r>
      </w:hyperlink>
      <w:r>
        <w:rPr>
          <w:szCs w:val="20"/>
        </w:rPr>
        <w:t xml:space="preserve"> </w:t>
      </w:r>
    </w:p>
    <w:p w14:paraId="02B57F5E" w14:textId="41A98844" w:rsidR="000F1502" w:rsidRDefault="00BD34E0" w:rsidP="000F1502">
      <w:r>
        <w:rPr>
          <w:szCs w:val="20"/>
        </w:rPr>
        <w:t xml:space="preserve">Schleppegrell, M. J. (2001). Linguistic features of the language of schooling. </w:t>
      </w:r>
      <w:r>
        <w:rPr>
          <w:i/>
          <w:iCs/>
          <w:szCs w:val="20"/>
        </w:rPr>
        <w:t>Linguistics and Education, 12</w:t>
      </w:r>
      <w:r>
        <w:rPr>
          <w:szCs w:val="20"/>
        </w:rPr>
        <w:t xml:space="preserve">(4), 431-459. </w:t>
      </w:r>
      <w:hyperlink r:id="rId42" w:history="1">
        <w:r w:rsidR="000F1502" w:rsidRPr="000F1502">
          <w:rPr>
            <w:rStyle w:val="Hyperlink"/>
            <w:szCs w:val="20"/>
          </w:rPr>
          <w:t>https://doi.org/10.1016/S0898-5898(01)00073-0</w:t>
        </w:r>
      </w:hyperlink>
    </w:p>
    <w:p w14:paraId="378BBA63" w14:textId="77777777" w:rsidR="00BD34E0" w:rsidRDefault="00BD34E0" w:rsidP="00BD34E0">
      <w:pPr>
        <w:spacing w:after="200"/>
        <w:ind w:left="360" w:hanging="360"/>
        <w:rPr>
          <w:szCs w:val="20"/>
        </w:rPr>
      </w:pPr>
      <w:r>
        <w:rPr>
          <w:szCs w:val="20"/>
        </w:rPr>
        <w:t xml:space="preserve">Snow, C. E., &amp; Uccelli, P. (2009). The challenge of academic language. In D. R. Olson &amp; N. Torrance (Eds.), </w:t>
      </w:r>
      <w:r>
        <w:rPr>
          <w:i/>
          <w:szCs w:val="20"/>
        </w:rPr>
        <w:t>The Cambridge Handbook of Literacy</w:t>
      </w:r>
      <w:r>
        <w:rPr>
          <w:szCs w:val="20"/>
        </w:rPr>
        <w:t xml:space="preserve"> (pp. 112–133). Cambridge University Press. </w:t>
      </w:r>
    </w:p>
    <w:p w14:paraId="067A47A7" w14:textId="77777777" w:rsidR="00BD34E0" w:rsidRDefault="00BD34E0" w:rsidP="00BD34E0">
      <w:pPr>
        <w:ind w:left="360" w:hanging="360"/>
        <w:rPr>
          <w:szCs w:val="20"/>
        </w:rPr>
      </w:pPr>
      <w:r>
        <w:rPr>
          <w:szCs w:val="20"/>
        </w:rPr>
        <w:t xml:space="preserve">Tham, J. (2019). </w:t>
      </w:r>
      <w:r>
        <w:rPr>
          <w:i/>
          <w:szCs w:val="20"/>
        </w:rPr>
        <w:t>Multimodality, makerspaces, and the making of a maker pedagogy for technical communication and rhetoric</w:t>
      </w:r>
      <w:r>
        <w:rPr>
          <w:szCs w:val="20"/>
        </w:rPr>
        <w:t xml:space="preserve"> [Doctoral dissertation, University of Minnesota). University of Minnesota Digital Conservancy. </w:t>
      </w:r>
      <w:hyperlink r:id="rId43" w:history="1">
        <w:r>
          <w:rPr>
            <w:rStyle w:val="Hyperlink"/>
            <w:szCs w:val="20"/>
          </w:rPr>
          <w:t>http://hdl.handle.net/11299/206361</w:t>
        </w:r>
      </w:hyperlink>
      <w:r>
        <w:rPr>
          <w:szCs w:val="20"/>
        </w:rPr>
        <w:t xml:space="preserve"> </w:t>
      </w:r>
    </w:p>
    <w:p w14:paraId="1C1B836C" w14:textId="77777777" w:rsidR="00BD34E0" w:rsidRDefault="00BD34E0" w:rsidP="00BD34E0">
      <w:pPr>
        <w:spacing w:after="200"/>
        <w:ind w:left="360" w:hanging="360"/>
        <w:rPr>
          <w:szCs w:val="20"/>
        </w:rPr>
      </w:pPr>
      <w:r>
        <w:rPr>
          <w:szCs w:val="20"/>
        </w:rPr>
        <w:t xml:space="preserve">Uccelli, P., Dobbs, C. L., &amp; Scott, J. (2013). Mastering academic language: Organization and stance in the persuasive writing of high school students. </w:t>
      </w:r>
      <w:r>
        <w:rPr>
          <w:i/>
          <w:szCs w:val="20"/>
        </w:rPr>
        <w:t>Written Communication</w:t>
      </w:r>
      <w:r>
        <w:rPr>
          <w:szCs w:val="20"/>
        </w:rPr>
        <w:t xml:space="preserve">, </w:t>
      </w:r>
      <w:r>
        <w:rPr>
          <w:i/>
          <w:szCs w:val="20"/>
        </w:rPr>
        <w:t>30</w:t>
      </w:r>
      <w:r>
        <w:rPr>
          <w:szCs w:val="20"/>
        </w:rPr>
        <w:t xml:space="preserve">(1), 36–62. </w:t>
      </w:r>
      <w:hyperlink r:id="rId44" w:history="1">
        <w:r>
          <w:rPr>
            <w:rStyle w:val="Hyperlink"/>
            <w:szCs w:val="20"/>
          </w:rPr>
          <w:t>https://doi.org/10.1177/0741088312469013</w:t>
        </w:r>
      </w:hyperlink>
      <w:r>
        <w:rPr>
          <w:szCs w:val="20"/>
        </w:rPr>
        <w:t xml:space="preserve"> </w:t>
      </w:r>
    </w:p>
    <w:p w14:paraId="668D9116" w14:textId="77777777" w:rsidR="00BD34E0" w:rsidRDefault="00BD34E0" w:rsidP="00BD34E0">
      <w:pPr>
        <w:ind w:left="360" w:hanging="360"/>
        <w:rPr>
          <w:szCs w:val="20"/>
        </w:rPr>
      </w:pPr>
      <w:r>
        <w:rPr>
          <w:szCs w:val="20"/>
        </w:rPr>
        <w:t xml:space="preserve">West Virginia Department of Education. (n.d.). Science – grade-6 standards. Retrieved July 1, 2022, from </w:t>
      </w:r>
      <w:hyperlink r:id="rId45" w:history="1">
        <w:r>
          <w:rPr>
            <w:rStyle w:val="Hyperlink"/>
            <w:szCs w:val="20"/>
          </w:rPr>
          <w:t>https://wvde.us/tree/middlesecondary-learning/science/science-grade-6-standards/</w:t>
        </w:r>
      </w:hyperlink>
      <w:r>
        <w:rPr>
          <w:szCs w:val="20"/>
        </w:rPr>
        <w:t xml:space="preserve"> </w:t>
      </w:r>
    </w:p>
    <w:p w14:paraId="6003E470" w14:textId="3169EDC5" w:rsidR="00BD34E0" w:rsidRDefault="00BD34E0" w:rsidP="007A4932">
      <w:pPr>
        <w:pStyle w:val="Heading2"/>
      </w:pPr>
      <w:r>
        <w:t xml:space="preserve">About the </w:t>
      </w:r>
      <w:r w:rsidRPr="007A4932">
        <w:t>Author</w:t>
      </w:r>
      <w:r w:rsidR="00CB0828">
        <w:t>s</w:t>
      </w:r>
    </w:p>
    <w:p w14:paraId="46E91445" w14:textId="55C854A1" w:rsidR="00227730" w:rsidRPr="00227730" w:rsidRDefault="009F3509" w:rsidP="00227730">
      <w:r w:rsidRPr="009F3509">
        <w:rPr>
          <w:b/>
          <w:bCs/>
        </w:rPr>
        <w:t>Ashley Stewart</w:t>
      </w:r>
      <w:r w:rsidRPr="009F3509">
        <w:t xml:space="preserve"> is a former Technology Integration Specialist and Academic Coach for a public school district in West Virginia. She is now an instructional designer at the University of Pittsburgh School of Pharmacy, where she develops online continuing education for medical professionals.</w:t>
      </w:r>
      <w:r w:rsidR="00227730">
        <w:t xml:space="preserve"> </w:t>
      </w:r>
      <w:r w:rsidR="00D562A3">
        <w:t xml:space="preserve">Her research interests include makerspaces, language learning, pharmacogenomics education, and micro credentialing. </w:t>
      </w:r>
      <w:r w:rsidR="00227730">
        <w:t>C</w:t>
      </w:r>
      <w:r w:rsidR="00227730" w:rsidRPr="00227730">
        <w:t xml:space="preserve">orrespondence concerning this article </w:t>
      </w:r>
      <w:r w:rsidR="00227730" w:rsidRPr="00227730">
        <w:t>should be addressed to Ashley Stewart, 3501 Terrace St.,</w:t>
      </w:r>
      <w:r w:rsidR="00227730" w:rsidRPr="00227730">
        <w:rPr>
          <w:rFonts w:ascii="Times New Roman" w:eastAsia="Times New Roman" w:hAnsi="Times New Roman"/>
          <w:color w:val="auto"/>
          <w:sz w:val="24"/>
        </w:rPr>
        <w:t xml:space="preserve"> </w:t>
      </w:r>
      <w:r w:rsidR="00227730" w:rsidRPr="00227730">
        <w:t>09055 Salk Hall, Pittsburgh, PA 15261 / EMAIL ashley.stewart@pitt.edu</w:t>
      </w:r>
    </w:p>
    <w:p w14:paraId="07AF21B7" w14:textId="77777777" w:rsidR="009F3509" w:rsidRPr="009F3509" w:rsidRDefault="009F3509" w:rsidP="009F3509">
      <w:r w:rsidRPr="009F3509">
        <w:rPr>
          <w:b/>
          <w:bCs/>
        </w:rPr>
        <w:t>Jiangmei Yuan</w:t>
      </w:r>
      <w:r w:rsidRPr="009F3509">
        <w:t xml:space="preserve"> is an Assistant Professor of Instructional Design and Technology in the School of Education at West Virginia University. She studies how to improve STEM teaching and learning. Specifically, her research focuses on computer science education, teacher learning of engineering design, engineering students’ learning in foundational courses, as well as how to use peer assessment to improve STEM learning.</w:t>
      </w:r>
    </w:p>
    <w:p w14:paraId="105F88AA" w14:textId="77777777" w:rsidR="00BD34E0" w:rsidRDefault="00BD34E0" w:rsidP="00BD34E0">
      <w:pPr>
        <w:rPr>
          <w:rFonts w:eastAsia="Times New Roman"/>
        </w:rPr>
      </w:pPr>
    </w:p>
    <w:p w14:paraId="3C0A8B6B" w14:textId="77777777" w:rsidR="00BD34E0" w:rsidRDefault="00BD34E0" w:rsidP="00BD34E0"/>
    <w:p w14:paraId="244AFFFA" w14:textId="77777777" w:rsidR="008C6F83" w:rsidRPr="008C6F83" w:rsidRDefault="008C6F83" w:rsidP="00600832">
      <w:pPr>
        <w:rPr>
          <w:szCs w:val="20"/>
        </w:rPr>
      </w:pPr>
    </w:p>
    <w:sectPr w:rsidR="008C6F83" w:rsidRPr="008C6F83" w:rsidSect="00731B6B">
      <w:type w:val="continuous"/>
      <w:pgSz w:w="12240" w:h="15840"/>
      <w:pgMar w:top="1800" w:right="1008" w:bottom="1109" w:left="1440" w:header="576" w:footer="360" w:gutter="0"/>
      <w:cols w:num="2" w:space="28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E49EB6" w14:textId="77777777" w:rsidR="006A4C56" w:rsidRDefault="006A4C56" w:rsidP="00597071">
      <w:r>
        <w:separator/>
      </w:r>
    </w:p>
  </w:endnote>
  <w:endnote w:type="continuationSeparator" w:id="0">
    <w:p w14:paraId="44B919E1" w14:textId="77777777" w:rsidR="006A4C56" w:rsidRDefault="006A4C56" w:rsidP="00597071">
      <w:r>
        <w:continuationSeparator/>
      </w:r>
    </w:p>
  </w:endnote>
  <w:endnote w:type="continuationNotice" w:id="1">
    <w:p w14:paraId="26D93EE6" w14:textId="77777777" w:rsidR="006A4C56" w:rsidRDefault="006A4C56" w:rsidP="0059707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Roboto">
    <w:altName w:val="Roboto"/>
    <w:panose1 w:val="02000000000000000000"/>
    <w:charset w:val="00"/>
    <w:family w:val="auto"/>
    <w:pitch w:val="variable"/>
    <w:sig w:usb0="E00002FF" w:usb1="5000205B" w:usb2="00000020" w:usb3="00000000" w:csb0="0000019F" w:csb1="00000000"/>
  </w:font>
  <w:font w:name="Aharoni">
    <w:altName w:val="Aharoni"/>
    <w:charset w:val="B1"/>
    <w:family w:val="auto"/>
    <w:pitch w:val="variable"/>
    <w:sig w:usb0="00000803" w:usb1="00000000" w:usb2="00000000" w:usb3="00000000" w:csb0="00000021" w:csb1="00000000"/>
  </w:font>
  <w:font w:name="Abadi">
    <w:charset w:val="00"/>
    <w:family w:val="swiss"/>
    <w:pitch w:val="variable"/>
    <w:sig w:usb0="8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ppleSystemUIFont">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15217321"/>
      <w:docPartObj>
        <w:docPartGallery w:val="Page Numbers (Bottom of Page)"/>
        <w:docPartUnique/>
      </w:docPartObj>
    </w:sdtPr>
    <w:sdtContent>
      <w:p w14:paraId="220F507B" w14:textId="535E3FB7" w:rsidR="00FA7121" w:rsidRDefault="00FA7121" w:rsidP="007608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C9519B3" w14:textId="77777777" w:rsidR="00FA7121" w:rsidRDefault="00FA7121" w:rsidP="00FA712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246196077"/>
      <w:docPartObj>
        <w:docPartGallery w:val="Page Numbers (Bottom of Page)"/>
        <w:docPartUnique/>
      </w:docPartObj>
    </w:sdtPr>
    <w:sdtContent>
      <w:p w14:paraId="37A070E5" w14:textId="7F693D72" w:rsidR="00FA7121" w:rsidRPr="00FA7121" w:rsidRDefault="00FA7121" w:rsidP="00760834">
        <w:pPr>
          <w:pStyle w:val="Footer"/>
          <w:framePr w:wrap="none" w:vAnchor="text" w:hAnchor="margin" w:xAlign="right" w:y="1"/>
          <w:rPr>
            <w:rStyle w:val="PageNumber"/>
            <w:color w:val="FFFFFF" w:themeColor="background1"/>
          </w:rPr>
        </w:pPr>
        <w:r w:rsidRPr="00FA7121">
          <w:rPr>
            <w:rStyle w:val="PageNumber"/>
            <w:color w:val="FFFFFF" w:themeColor="background1"/>
          </w:rPr>
          <w:fldChar w:fldCharType="begin"/>
        </w:r>
        <w:r w:rsidRPr="00FA7121">
          <w:rPr>
            <w:rStyle w:val="PageNumber"/>
            <w:color w:val="FFFFFF" w:themeColor="background1"/>
          </w:rPr>
          <w:instrText xml:space="preserve"> PAGE </w:instrText>
        </w:r>
        <w:r w:rsidRPr="00FA7121">
          <w:rPr>
            <w:rStyle w:val="PageNumber"/>
            <w:color w:val="FFFFFF" w:themeColor="background1"/>
          </w:rPr>
          <w:fldChar w:fldCharType="separate"/>
        </w:r>
        <w:r w:rsidRPr="00FA7121">
          <w:rPr>
            <w:rStyle w:val="PageNumber"/>
            <w:noProof/>
            <w:color w:val="FFFFFF" w:themeColor="background1"/>
          </w:rPr>
          <w:t>2</w:t>
        </w:r>
        <w:r w:rsidRPr="00FA7121">
          <w:rPr>
            <w:rStyle w:val="PageNumber"/>
            <w:color w:val="FFFFFF" w:themeColor="background1"/>
          </w:rPr>
          <w:fldChar w:fldCharType="end"/>
        </w:r>
      </w:p>
    </w:sdtContent>
  </w:sdt>
  <w:p w14:paraId="0AA28204" w14:textId="21F4499A" w:rsidR="007F0943" w:rsidRPr="00774CDD" w:rsidRDefault="003E79DA" w:rsidP="00E965FA">
    <w:pPr>
      <w:pStyle w:val="Footer"/>
      <w:spacing w:before="0"/>
      <w:ind w:right="360"/>
      <w:rPr>
        <w:color w:val="FFFFFF" w:themeColor="background1"/>
      </w:rPr>
    </w:pPr>
    <w:r w:rsidRPr="0073795C">
      <w:rPr>
        <w:noProof/>
        <w:color w:val="FFFFFF" w:themeColor="background1"/>
      </w:rPr>
      <mc:AlternateContent>
        <mc:Choice Requires="wps">
          <w:drawing>
            <wp:anchor distT="0" distB="0" distL="114300" distR="114300" simplePos="0" relativeHeight="251658241" behindDoc="0" locked="0" layoutInCell="1" allowOverlap="1" wp14:anchorId="0F1177CC" wp14:editId="53189D17">
              <wp:simplePos x="0" y="0"/>
              <wp:positionH relativeFrom="column">
                <wp:posOffset>-914400</wp:posOffset>
              </wp:positionH>
              <wp:positionV relativeFrom="page">
                <wp:posOffset>9407309</wp:posOffset>
              </wp:positionV>
              <wp:extent cx="7781290" cy="0"/>
              <wp:effectExtent l="0" t="19050" r="48260" b="38100"/>
              <wp:wrapNone/>
              <wp:docPr id="20" name="Straight Connector 2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7781290" cy="0"/>
                      </a:xfrm>
                      <a:prstGeom prst="line">
                        <a:avLst/>
                      </a:prstGeom>
                      <a:ln w="57150">
                        <a:solidFill>
                          <a:srgbClr val="B8E08C"/>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9BD43C" id="Straight Connector 20" o:spid="_x0000_s1026" alt="&quot;&quot;" style="position:absolute;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 from="-1in,740.75pt" to="540.7pt,74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" strokecolor="#b8e08c" strokeweight="4.5pt">
              <v:stroke joinstyle="miter"/>
              <w10:wrap anchory="page"/>
            </v:line>
          </w:pict>
        </mc:Fallback>
      </mc:AlternateContent>
    </w:r>
    <w:r w:rsidRPr="0073795C">
      <w:rPr>
        <w:noProof/>
        <w:color w:val="FFFFFF" w:themeColor="background1"/>
      </w:rPr>
      <mc:AlternateContent>
        <mc:Choice Requires="wps">
          <w:drawing>
            <wp:anchor distT="0" distB="0" distL="114300" distR="114300" simplePos="0" relativeHeight="251657215" behindDoc="1" locked="0" layoutInCell="1" allowOverlap="1" wp14:anchorId="646F5DD1" wp14:editId="334516BD">
              <wp:simplePos x="0" y="0"/>
              <wp:positionH relativeFrom="column">
                <wp:posOffset>-933450</wp:posOffset>
              </wp:positionH>
              <wp:positionV relativeFrom="page">
                <wp:posOffset>9434513</wp:posOffset>
              </wp:positionV>
              <wp:extent cx="7799705" cy="637222"/>
              <wp:effectExtent l="0" t="0" r="0" b="0"/>
              <wp:wrapNone/>
              <wp:docPr id="3" name="Rectangle 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799705" cy="637222"/>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EFB8F27" w14:textId="369E4134" w:rsidR="004A625E" w:rsidRPr="004A625E" w:rsidRDefault="004A625E" w:rsidP="004A625E">
                          <w:pPr>
                            <w:spacing w:before="0"/>
                            <w:ind w:left="1260"/>
                            <w:rPr>
                              <w:color w:val="FFFFFF" w:themeColor="background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6F5DD1" id="Rectangle 3" o:spid="_x0000_s1026" alt="&quot;&quot;" style="position:absolute;margin-left:-73.5pt;margin-top:742.9pt;width:614.15pt;height:50.15pt;z-index:-251659265;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" fillcolor="#2f5496 [2404]" stroked="f" strokeweight="1pt">
              <v:textbox>
                <w:txbxContent>
                  <w:p w14:paraId="7EFB8F27" w14:textId="369E4134" w:rsidR="004A625E" w:rsidRPr="004A625E" w:rsidRDefault="004A625E" w:rsidP="004A625E">
                    <w:pPr>
                      <w:spacing w:before="0"/>
                      <w:ind w:left="1260"/>
                      <w:rPr>
                        <w:color w:val="FFFFFF" w:themeColor="background1"/>
                      </w:rPr>
                    </w:pPr>
                  </w:p>
                </w:txbxContent>
              </v:textbox>
              <w10:wrap anchory="page"/>
            </v:rect>
          </w:pict>
        </mc:Fallback>
      </mc:AlternateContent>
    </w:r>
    <w:r w:rsidR="0073795C" w:rsidRPr="0073795C">
      <w:rPr>
        <w:color w:val="FFFFFF" w:themeColor="background1"/>
      </w:rPr>
      <w:t>DOI</w:t>
    </w:r>
    <w:r w:rsidR="0073795C">
      <w:rPr>
        <w:color w:val="FFFFFF" w:themeColor="background1"/>
      </w:rPr>
      <w:t>:</w:t>
    </w:r>
    <w:r w:rsidR="000775FD">
      <w:rPr>
        <w:color w:val="FFFFFF" w:themeColor="background1"/>
      </w:rPr>
      <w:t xml:space="preserve"> </w:t>
    </w:r>
    <w:r w:rsidR="00F05775" w:rsidRPr="00F05775">
      <w:rPr>
        <w:color w:val="FFFFFF" w:themeColor="background1"/>
      </w:rPr>
      <w:t>10.13001/jtilt.v1i1.6869</w:t>
    </w:r>
    <w:r>
      <w:rPr>
        <w:color w:val="FFFFFF" w:themeColor="background1"/>
      </w:rPr>
      <w:tab/>
    </w:r>
    <w:r w:rsidRPr="003E79DA">
      <w:rPr>
        <w:noProof/>
        <w:color w:val="FFFFFF" w:themeColor="background1"/>
      </w:rPr>
      <w:drawing>
        <wp:inline distT="0" distB="0" distL="0" distR="0" wp14:anchorId="6B84A173" wp14:editId="2058FE21">
          <wp:extent cx="669890" cy="228600"/>
          <wp:effectExtent l="0" t="0" r="0" b="0"/>
          <wp:docPr id="5" name="Picture 5" descr="Creative Commons, Attribution, Non-Commercial, Share Alike icon.">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reative Commons, Attribution, Non-Commercial, Share Alike icon.">
                    <a:hlinkClick r:id="rId1"/>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69890" cy="228600"/>
                  </a:xfrm>
                  <a:prstGeom prst="rect">
                    <a:avLst/>
                  </a:prstGeom>
                  <a:noFill/>
                  <a:ln>
                    <a:noFill/>
                  </a:ln>
                </pic:spPr>
              </pic:pic>
            </a:graphicData>
          </a:graphic>
        </wp:inline>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D598E9" w14:textId="77777777" w:rsidR="00F05775" w:rsidRDefault="00F057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3B404B" w14:textId="77777777" w:rsidR="006A4C56" w:rsidRDefault="006A4C56" w:rsidP="00597071">
      <w:r>
        <w:separator/>
      </w:r>
    </w:p>
  </w:footnote>
  <w:footnote w:type="continuationSeparator" w:id="0">
    <w:p w14:paraId="4F4769EC" w14:textId="77777777" w:rsidR="006A4C56" w:rsidRDefault="006A4C56" w:rsidP="00597071">
      <w:r>
        <w:continuationSeparator/>
      </w:r>
    </w:p>
  </w:footnote>
  <w:footnote w:type="continuationNotice" w:id="1">
    <w:p w14:paraId="70EBD624" w14:textId="77777777" w:rsidR="006A4C56" w:rsidRDefault="006A4C56" w:rsidP="0059707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AC6730" w14:textId="77777777" w:rsidR="00F05775" w:rsidRDefault="00F0577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F2C680" w14:textId="1DBCA566" w:rsidR="0010107D" w:rsidRDefault="00B65025" w:rsidP="00CA22C8">
    <w:pPr>
      <w:pStyle w:val="Header"/>
      <w:tabs>
        <w:tab w:val="clear" w:pos="4680"/>
      </w:tabs>
      <w:spacing w:before="0"/>
      <w:ind w:firstLine="360"/>
      <w:jc w:val="right"/>
    </w:pPr>
    <w:r>
      <w:rPr>
        <w:noProof/>
      </w:rPr>
      <w:drawing>
        <wp:anchor distT="0" distB="0" distL="114300" distR="114300" simplePos="0" relativeHeight="251659266" behindDoc="0" locked="0" layoutInCell="1" allowOverlap="1" wp14:anchorId="692204AE" wp14:editId="2CE3DA56">
          <wp:simplePos x="0" y="0"/>
          <wp:positionH relativeFrom="column">
            <wp:posOffset>-429895</wp:posOffset>
          </wp:positionH>
          <wp:positionV relativeFrom="paragraph">
            <wp:posOffset>-91440</wp:posOffset>
          </wp:positionV>
          <wp:extent cx="868680" cy="493776"/>
          <wp:effectExtent l="0" t="0" r="7620" b="1905"/>
          <wp:wrapNone/>
          <wp:docPr id="2" name="Picture 2">
            <a:hlinkClick xmlns:a="http://schemas.openxmlformats.org/drawingml/2006/main" r:id="rId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hlinkClick r:id="rId1"/>
                    <a:extLst>
                      <a:ext uri="{C183D7F6-B498-43B3-948B-1728B52AA6E4}">
                        <adec:decorative xmlns:adec="http://schemas.microsoft.com/office/drawing/2017/decorative" val="1"/>
                      </a:ext>
                    </a:extLst>
                  </pic:cNvPr>
                  <pic:cNvPicPr/>
                </pic:nvPicPr>
                <pic:blipFill>
                  <a:blip r:embed="rId2">
                    <a:extLst>
                      <a:ext uri="{28A0092B-C50C-407E-A947-70E740481C1C}">
                        <a14:useLocalDpi xmlns:a14="http://schemas.microsoft.com/office/drawing/2010/main" val="0"/>
                      </a:ext>
                    </a:extLst>
                  </a:blip>
                  <a:stretch>
                    <a:fillRect/>
                  </a:stretch>
                </pic:blipFill>
                <pic:spPr>
                  <a:xfrm>
                    <a:off x="0" y="0"/>
                    <a:ext cx="868680" cy="493776"/>
                  </a:xfrm>
                  <a:prstGeom prst="rect">
                    <a:avLst/>
                  </a:prstGeom>
                </pic:spPr>
              </pic:pic>
            </a:graphicData>
          </a:graphic>
          <wp14:sizeRelH relativeFrom="margin">
            <wp14:pctWidth>0</wp14:pctWidth>
          </wp14:sizeRelH>
          <wp14:sizeRelV relativeFrom="margin">
            <wp14:pctHeight>0</wp14:pctHeight>
          </wp14:sizeRelV>
        </wp:anchor>
      </w:drawing>
    </w:r>
    <w:r w:rsidR="00D72433">
      <w:t>Journal of Technology</w:t>
    </w:r>
    <w:r w:rsidR="00A227CD">
      <w:t>-</w:t>
    </w:r>
    <w:r w:rsidR="00D72433">
      <w:t>Integrated Lessons and Teachin</w:t>
    </w:r>
    <w:r w:rsidR="00FA7121">
      <w:t>g</w:t>
    </w:r>
  </w:p>
  <w:p w14:paraId="49D888A1" w14:textId="1D6FC263" w:rsidR="005F1011" w:rsidRDefault="00CA22C8" w:rsidP="00CA22C8">
    <w:pPr>
      <w:pStyle w:val="Header"/>
      <w:tabs>
        <w:tab w:val="clear" w:pos="4680"/>
      </w:tabs>
      <w:spacing w:before="120" w:after="120"/>
      <w:ind w:firstLine="360"/>
      <w:jc w:val="right"/>
    </w:pPr>
    <w:r>
      <w:rPr>
        <w:noProof/>
      </w:rPr>
      <mc:AlternateContent>
        <mc:Choice Requires="wps">
          <w:drawing>
            <wp:anchor distT="0" distB="0" distL="114300" distR="114300" simplePos="0" relativeHeight="251658240" behindDoc="0" locked="0" layoutInCell="1" allowOverlap="1" wp14:anchorId="4399A10C" wp14:editId="3D794353">
              <wp:simplePos x="0" y="0"/>
              <wp:positionH relativeFrom="column">
                <wp:posOffset>3035935</wp:posOffset>
              </wp:positionH>
              <wp:positionV relativeFrom="paragraph">
                <wp:posOffset>11748</wp:posOffset>
              </wp:positionV>
              <wp:extent cx="3401060" cy="0"/>
              <wp:effectExtent l="19050" t="19050" r="8890" b="19050"/>
              <wp:wrapNone/>
              <wp:docPr id="4" name="Straight Connector 4">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H="1">
                        <a:off x="0" y="0"/>
                        <a:ext cx="3401060" cy="0"/>
                      </a:xfrm>
                      <a:prstGeom prst="line">
                        <a:avLst/>
                      </a:prstGeom>
                      <a:ln w="28575">
                        <a:solidFill>
                          <a:srgbClr val="B8E08C"/>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F6FAB7" id="Straight Connector 4" o:spid="_x0000_s1026" alt="&quot;&quot;" style="position:absolute;flip:x;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9.05pt,.95pt" to="506.85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" strokecolor="#b8e08c" strokeweight="2.25pt">
              <v:stroke joinstyle="miter"/>
            </v:line>
          </w:pict>
        </mc:Fallback>
      </mc:AlternateContent>
    </w:r>
    <w:r w:rsidRPr="003E33D6">
      <w:rPr>
        <w:noProof/>
      </w:rPr>
      <mc:AlternateContent>
        <mc:Choice Requires="wps">
          <w:drawing>
            <wp:anchor distT="0" distB="0" distL="114300" distR="114300" simplePos="0" relativeHeight="251658242" behindDoc="0" locked="0" layoutInCell="1" allowOverlap="1" wp14:anchorId="472252B8" wp14:editId="5BEB3230">
              <wp:simplePos x="0" y="0"/>
              <wp:positionH relativeFrom="column">
                <wp:posOffset>-934720</wp:posOffset>
              </wp:positionH>
              <wp:positionV relativeFrom="paragraph">
                <wp:posOffset>367983</wp:posOffset>
              </wp:positionV>
              <wp:extent cx="7804150" cy="0"/>
              <wp:effectExtent l="0" t="19050" r="44450" b="38100"/>
              <wp:wrapNone/>
              <wp:docPr id="21" name="Straight Connector 2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7804150" cy="0"/>
                      </a:xfrm>
                      <a:prstGeom prst="line">
                        <a:avLst/>
                      </a:prstGeom>
                      <a:ln w="57150">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A0AA91A" id="Straight Connector 21" o:spid="_x0000_s1026" alt="&quot;&quot;" style="position:absolute;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3.6pt,29pt" to="540.9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" strokecolor="#2f5496 [2404]" strokeweight="4.5pt">
              <v:stroke joinstyle="miter"/>
            </v:line>
          </w:pict>
        </mc:Fallback>
      </mc:AlternateContent>
    </w:r>
    <w:r w:rsidR="00E70774" w:rsidRPr="00E70774">
      <w:rPr>
        <w:color w:val="auto"/>
      </w:rPr>
      <w:t>(</w:t>
    </w:r>
    <w:r w:rsidR="00B91A4B">
      <w:rPr>
        <w:color w:val="auto"/>
      </w:rPr>
      <w:t>2022</w:t>
    </w:r>
    <w:r w:rsidR="00E70774" w:rsidRPr="00E70774">
      <w:rPr>
        <w:color w:val="auto"/>
      </w:rPr>
      <w:t xml:space="preserve">) Volume </w:t>
    </w:r>
    <w:r w:rsidR="00B91A4B">
      <w:rPr>
        <w:color w:val="auto"/>
      </w:rPr>
      <w:t>1</w:t>
    </w:r>
    <w:r w:rsidR="00E70774" w:rsidRPr="00E70774">
      <w:rPr>
        <w:color w:val="auto"/>
      </w:rPr>
      <w:t xml:space="preserve">, Issue </w:t>
    </w:r>
    <w:r w:rsidR="00B91A4B">
      <w:rPr>
        <w:color w:val="auto"/>
      </w:rPr>
      <w:t>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82DB47" w14:textId="77777777" w:rsidR="00F05775" w:rsidRDefault="00F0577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BE5996"/>
    <w:multiLevelType w:val="hybridMultilevel"/>
    <w:tmpl w:val="2CAAF8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254C9F"/>
    <w:multiLevelType w:val="hybridMultilevel"/>
    <w:tmpl w:val="7248ACB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A4C3666"/>
    <w:multiLevelType w:val="hybridMultilevel"/>
    <w:tmpl w:val="28386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C65854"/>
    <w:multiLevelType w:val="hybridMultilevel"/>
    <w:tmpl w:val="A7B2CD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CD5D49"/>
    <w:multiLevelType w:val="hybridMultilevel"/>
    <w:tmpl w:val="547A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644B8C"/>
    <w:multiLevelType w:val="multilevel"/>
    <w:tmpl w:val="82EE7610"/>
    <w:lvl w:ilvl="0">
      <w:start w:val="1"/>
      <w:numFmt w:val="bullet"/>
      <w:lvlText w:val=""/>
      <w:lvlJc w:val="left"/>
      <w:pPr>
        <w:ind w:left="360" w:hanging="360"/>
      </w:pPr>
      <w:rPr>
        <w:rFonts w:ascii="Symbol" w:hAnsi="Symbol" w:hint="default"/>
        <w:sz w:val="20"/>
        <w:szCs w:val="20"/>
      </w:rPr>
    </w:lvl>
    <w:lvl w:ilvl="1">
      <w:start w:val="1"/>
      <w:numFmt w:val="bullet"/>
      <w:lvlText w:val="●"/>
      <w:lvlJc w:val="left"/>
      <w:pPr>
        <w:ind w:left="1080" w:hanging="360"/>
      </w:pPr>
      <w:rPr>
        <w:rFonts w:ascii="Noto Sans Symbols" w:eastAsia="Noto Sans Symbols" w:hAnsi="Noto Sans Symbols" w:cs="Noto Sans Symbols"/>
        <w:sz w:val="20"/>
        <w:szCs w:val="20"/>
      </w:rPr>
    </w:lvl>
    <w:lvl w:ilvl="2">
      <w:start w:val="1"/>
      <w:numFmt w:val="bullet"/>
      <w:lvlText w:val="●"/>
      <w:lvlJc w:val="left"/>
      <w:pPr>
        <w:ind w:left="1800" w:hanging="360"/>
      </w:pPr>
      <w:rPr>
        <w:rFonts w:ascii="Noto Sans Symbols" w:eastAsia="Noto Sans Symbols" w:hAnsi="Noto Sans Symbols" w:cs="Noto Sans Symbols"/>
        <w:sz w:val="20"/>
        <w:szCs w:val="20"/>
      </w:rPr>
    </w:lvl>
    <w:lvl w:ilvl="3">
      <w:start w:val="1"/>
      <w:numFmt w:val="bullet"/>
      <w:lvlText w:val="●"/>
      <w:lvlJc w:val="left"/>
      <w:pPr>
        <w:ind w:left="2520" w:hanging="360"/>
      </w:pPr>
      <w:rPr>
        <w:rFonts w:ascii="Noto Sans Symbols" w:eastAsia="Noto Sans Symbols" w:hAnsi="Noto Sans Symbols" w:cs="Noto Sans Symbols"/>
        <w:sz w:val="20"/>
        <w:szCs w:val="20"/>
      </w:rPr>
    </w:lvl>
    <w:lvl w:ilvl="4">
      <w:start w:val="1"/>
      <w:numFmt w:val="bullet"/>
      <w:lvlText w:val="●"/>
      <w:lvlJc w:val="left"/>
      <w:pPr>
        <w:ind w:left="3240" w:hanging="360"/>
      </w:pPr>
      <w:rPr>
        <w:rFonts w:ascii="Noto Sans Symbols" w:eastAsia="Noto Sans Symbols" w:hAnsi="Noto Sans Symbols" w:cs="Noto Sans Symbols"/>
        <w:sz w:val="20"/>
        <w:szCs w:val="20"/>
      </w:rPr>
    </w:lvl>
    <w:lvl w:ilvl="5">
      <w:start w:val="1"/>
      <w:numFmt w:val="bullet"/>
      <w:lvlText w:val="●"/>
      <w:lvlJc w:val="left"/>
      <w:pPr>
        <w:ind w:left="3960" w:hanging="360"/>
      </w:pPr>
      <w:rPr>
        <w:rFonts w:ascii="Noto Sans Symbols" w:eastAsia="Noto Sans Symbols" w:hAnsi="Noto Sans Symbols" w:cs="Noto Sans Symbols"/>
        <w:sz w:val="20"/>
        <w:szCs w:val="20"/>
      </w:rPr>
    </w:lvl>
    <w:lvl w:ilvl="6">
      <w:start w:val="1"/>
      <w:numFmt w:val="bullet"/>
      <w:lvlText w:val="●"/>
      <w:lvlJc w:val="left"/>
      <w:pPr>
        <w:ind w:left="4680" w:hanging="360"/>
      </w:pPr>
      <w:rPr>
        <w:rFonts w:ascii="Noto Sans Symbols" w:eastAsia="Noto Sans Symbols" w:hAnsi="Noto Sans Symbols" w:cs="Noto Sans Symbols"/>
        <w:sz w:val="20"/>
        <w:szCs w:val="20"/>
      </w:rPr>
    </w:lvl>
    <w:lvl w:ilvl="7">
      <w:start w:val="1"/>
      <w:numFmt w:val="bullet"/>
      <w:lvlText w:val="●"/>
      <w:lvlJc w:val="left"/>
      <w:pPr>
        <w:ind w:left="5400" w:hanging="360"/>
      </w:pPr>
      <w:rPr>
        <w:rFonts w:ascii="Noto Sans Symbols" w:eastAsia="Noto Sans Symbols" w:hAnsi="Noto Sans Symbols" w:cs="Noto Sans Symbols"/>
        <w:sz w:val="20"/>
        <w:szCs w:val="20"/>
      </w:rPr>
    </w:lvl>
    <w:lvl w:ilvl="8">
      <w:start w:val="1"/>
      <w:numFmt w:val="bullet"/>
      <w:lvlText w:val="●"/>
      <w:lvlJc w:val="left"/>
      <w:pPr>
        <w:ind w:left="6120" w:hanging="360"/>
      </w:pPr>
      <w:rPr>
        <w:rFonts w:ascii="Noto Sans Symbols" w:eastAsia="Noto Sans Symbols" w:hAnsi="Noto Sans Symbols" w:cs="Noto Sans Symbols"/>
        <w:sz w:val="20"/>
        <w:szCs w:val="20"/>
      </w:rPr>
    </w:lvl>
  </w:abstractNum>
  <w:abstractNum w:abstractNumId="6" w15:restartNumberingAfterBreak="0">
    <w:nsid w:val="1AA6055B"/>
    <w:multiLevelType w:val="hybridMultilevel"/>
    <w:tmpl w:val="3A9A92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1C2D1CF1"/>
    <w:multiLevelType w:val="multilevel"/>
    <w:tmpl w:val="E49488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27B0303"/>
    <w:multiLevelType w:val="hybridMultilevel"/>
    <w:tmpl w:val="86061E9E"/>
    <w:lvl w:ilvl="0" w:tplc="6374BC3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DB20844"/>
    <w:multiLevelType w:val="hybridMultilevel"/>
    <w:tmpl w:val="9260E5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2D3271"/>
    <w:multiLevelType w:val="hybridMultilevel"/>
    <w:tmpl w:val="C2A6DA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4312FA7"/>
    <w:multiLevelType w:val="hybridMultilevel"/>
    <w:tmpl w:val="C62C3E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4D5286"/>
    <w:multiLevelType w:val="hybridMultilevel"/>
    <w:tmpl w:val="6832DD1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8806BD1"/>
    <w:multiLevelType w:val="hybridMultilevel"/>
    <w:tmpl w:val="1ED8BC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4EB67DF"/>
    <w:multiLevelType w:val="hybridMultilevel"/>
    <w:tmpl w:val="4A0C1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F7661DA"/>
    <w:multiLevelType w:val="hybridMultilevel"/>
    <w:tmpl w:val="4CDAB8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7E60CDC"/>
    <w:multiLevelType w:val="hybridMultilevel"/>
    <w:tmpl w:val="EAA0BB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84F38D5"/>
    <w:multiLevelType w:val="multilevel"/>
    <w:tmpl w:val="900A59D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7D7E17D6"/>
    <w:multiLevelType w:val="hybridMultilevel"/>
    <w:tmpl w:val="4D2ACB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D9C2788"/>
    <w:multiLevelType w:val="hybridMultilevel"/>
    <w:tmpl w:val="8D1CF8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E2F238A"/>
    <w:multiLevelType w:val="hybridMultilevel"/>
    <w:tmpl w:val="90BC0AB6"/>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FE95D4F"/>
    <w:multiLevelType w:val="hybridMultilevel"/>
    <w:tmpl w:val="BA501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95730987">
    <w:abstractNumId w:val="7"/>
  </w:num>
  <w:num w:numId="2" w16cid:durableId="862010221">
    <w:abstractNumId w:val="0"/>
  </w:num>
  <w:num w:numId="3" w16cid:durableId="1415934911">
    <w:abstractNumId w:val="18"/>
  </w:num>
  <w:num w:numId="4" w16cid:durableId="113452783">
    <w:abstractNumId w:val="3"/>
  </w:num>
  <w:num w:numId="5" w16cid:durableId="72164158">
    <w:abstractNumId w:val="8"/>
  </w:num>
  <w:num w:numId="6" w16cid:durableId="50809934">
    <w:abstractNumId w:val="15"/>
  </w:num>
  <w:num w:numId="7" w16cid:durableId="1645429081">
    <w:abstractNumId w:val="21"/>
  </w:num>
  <w:num w:numId="8" w16cid:durableId="257754493">
    <w:abstractNumId w:val="1"/>
  </w:num>
  <w:num w:numId="9" w16cid:durableId="1540626870">
    <w:abstractNumId w:val="4"/>
  </w:num>
  <w:num w:numId="10" w16cid:durableId="884756795">
    <w:abstractNumId w:val="16"/>
  </w:num>
  <w:num w:numId="11" w16cid:durableId="1707676182">
    <w:abstractNumId w:val="14"/>
  </w:num>
  <w:num w:numId="12" w16cid:durableId="1597782133">
    <w:abstractNumId w:val="2"/>
  </w:num>
  <w:num w:numId="13" w16cid:durableId="600920782">
    <w:abstractNumId w:val="19"/>
  </w:num>
  <w:num w:numId="14" w16cid:durableId="1263880689">
    <w:abstractNumId w:val="13"/>
  </w:num>
  <w:num w:numId="15" w16cid:durableId="1240409813">
    <w:abstractNumId w:val="6"/>
  </w:num>
  <w:num w:numId="16" w16cid:durableId="425348266">
    <w:abstractNumId w:val="12"/>
  </w:num>
  <w:num w:numId="17" w16cid:durableId="2117870186">
    <w:abstractNumId w:val="9"/>
  </w:num>
  <w:num w:numId="18" w16cid:durableId="1151556358">
    <w:abstractNumId w:val="20"/>
  </w:num>
  <w:num w:numId="19" w16cid:durableId="611785959">
    <w:abstractNumId w:val="11"/>
  </w:num>
  <w:num w:numId="20" w16cid:durableId="2127498664">
    <w:abstractNumId w:val="5"/>
  </w:num>
  <w:num w:numId="21" w16cid:durableId="1414233286">
    <w:abstractNumId w:val="17"/>
  </w:num>
  <w:num w:numId="22" w16cid:durableId="643022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36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1011"/>
    <w:rsid w:val="000013F4"/>
    <w:rsid w:val="0000141A"/>
    <w:rsid w:val="00001A2B"/>
    <w:rsid w:val="0000211E"/>
    <w:rsid w:val="0000383F"/>
    <w:rsid w:val="00004400"/>
    <w:rsid w:val="00004884"/>
    <w:rsid w:val="00004E0B"/>
    <w:rsid w:val="00005110"/>
    <w:rsid w:val="00007799"/>
    <w:rsid w:val="000102E4"/>
    <w:rsid w:val="00011B47"/>
    <w:rsid w:val="00012AF7"/>
    <w:rsid w:val="00017D2D"/>
    <w:rsid w:val="00021F67"/>
    <w:rsid w:val="0002674F"/>
    <w:rsid w:val="000304DA"/>
    <w:rsid w:val="00031D72"/>
    <w:rsid w:val="00033398"/>
    <w:rsid w:val="000344AF"/>
    <w:rsid w:val="0004427A"/>
    <w:rsid w:val="00047D1A"/>
    <w:rsid w:val="00047FE2"/>
    <w:rsid w:val="00052ED5"/>
    <w:rsid w:val="00055AD9"/>
    <w:rsid w:val="00055B6C"/>
    <w:rsid w:val="000608F9"/>
    <w:rsid w:val="00061C7F"/>
    <w:rsid w:val="000634C9"/>
    <w:rsid w:val="00063B77"/>
    <w:rsid w:val="000646E5"/>
    <w:rsid w:val="00067643"/>
    <w:rsid w:val="00071828"/>
    <w:rsid w:val="0007272B"/>
    <w:rsid w:val="00073BAF"/>
    <w:rsid w:val="000740D9"/>
    <w:rsid w:val="0007510D"/>
    <w:rsid w:val="000775FD"/>
    <w:rsid w:val="00082573"/>
    <w:rsid w:val="00085C56"/>
    <w:rsid w:val="00087A3C"/>
    <w:rsid w:val="00094A4F"/>
    <w:rsid w:val="00096AC3"/>
    <w:rsid w:val="000A11A5"/>
    <w:rsid w:val="000A2AAB"/>
    <w:rsid w:val="000A378F"/>
    <w:rsid w:val="000A3919"/>
    <w:rsid w:val="000A5740"/>
    <w:rsid w:val="000A5D60"/>
    <w:rsid w:val="000A76C0"/>
    <w:rsid w:val="000B11D6"/>
    <w:rsid w:val="000B2D17"/>
    <w:rsid w:val="000B2F7D"/>
    <w:rsid w:val="000B3343"/>
    <w:rsid w:val="000B35E5"/>
    <w:rsid w:val="000B474A"/>
    <w:rsid w:val="000B4D78"/>
    <w:rsid w:val="000B4DEA"/>
    <w:rsid w:val="000B77D8"/>
    <w:rsid w:val="000C28E5"/>
    <w:rsid w:val="000C3169"/>
    <w:rsid w:val="000C3371"/>
    <w:rsid w:val="000C656A"/>
    <w:rsid w:val="000D4D4B"/>
    <w:rsid w:val="000D62CF"/>
    <w:rsid w:val="000D69AE"/>
    <w:rsid w:val="000D76ED"/>
    <w:rsid w:val="000E2946"/>
    <w:rsid w:val="000E3D35"/>
    <w:rsid w:val="000F06E9"/>
    <w:rsid w:val="000F0B3E"/>
    <w:rsid w:val="000F1502"/>
    <w:rsid w:val="000F203C"/>
    <w:rsid w:val="000F3763"/>
    <w:rsid w:val="000F3FE1"/>
    <w:rsid w:val="000F4EF5"/>
    <w:rsid w:val="000F6E71"/>
    <w:rsid w:val="000F7BFB"/>
    <w:rsid w:val="0010036A"/>
    <w:rsid w:val="00100987"/>
    <w:rsid w:val="00100AD0"/>
    <w:rsid w:val="00100D28"/>
    <w:rsid w:val="0010107D"/>
    <w:rsid w:val="00102E46"/>
    <w:rsid w:val="00104C5C"/>
    <w:rsid w:val="001065DB"/>
    <w:rsid w:val="00110C7C"/>
    <w:rsid w:val="00115669"/>
    <w:rsid w:val="00117554"/>
    <w:rsid w:val="001218A0"/>
    <w:rsid w:val="00122A45"/>
    <w:rsid w:val="00123D8A"/>
    <w:rsid w:val="00124350"/>
    <w:rsid w:val="00124CC7"/>
    <w:rsid w:val="00124CF3"/>
    <w:rsid w:val="00130101"/>
    <w:rsid w:val="00132483"/>
    <w:rsid w:val="00132C08"/>
    <w:rsid w:val="00133FAB"/>
    <w:rsid w:val="00134099"/>
    <w:rsid w:val="001347CA"/>
    <w:rsid w:val="0013699F"/>
    <w:rsid w:val="001401C5"/>
    <w:rsid w:val="00142B1F"/>
    <w:rsid w:val="00143841"/>
    <w:rsid w:val="00144769"/>
    <w:rsid w:val="00144D50"/>
    <w:rsid w:val="001455BE"/>
    <w:rsid w:val="001457D9"/>
    <w:rsid w:val="00146955"/>
    <w:rsid w:val="0014765D"/>
    <w:rsid w:val="00147B50"/>
    <w:rsid w:val="001504EC"/>
    <w:rsid w:val="00152CA9"/>
    <w:rsid w:val="00152D54"/>
    <w:rsid w:val="00153FF5"/>
    <w:rsid w:val="00154484"/>
    <w:rsid w:val="00155A72"/>
    <w:rsid w:val="00156537"/>
    <w:rsid w:val="0015766D"/>
    <w:rsid w:val="00160056"/>
    <w:rsid w:val="0016114E"/>
    <w:rsid w:val="001633F4"/>
    <w:rsid w:val="001635BF"/>
    <w:rsid w:val="00163743"/>
    <w:rsid w:val="0016472F"/>
    <w:rsid w:val="00165584"/>
    <w:rsid w:val="00165A5D"/>
    <w:rsid w:val="00166372"/>
    <w:rsid w:val="00166DFF"/>
    <w:rsid w:val="0017086F"/>
    <w:rsid w:val="00174466"/>
    <w:rsid w:val="0017529C"/>
    <w:rsid w:val="001762E3"/>
    <w:rsid w:val="00176F5A"/>
    <w:rsid w:val="00177697"/>
    <w:rsid w:val="00180D94"/>
    <w:rsid w:val="00182BFD"/>
    <w:rsid w:val="001837DE"/>
    <w:rsid w:val="00184B05"/>
    <w:rsid w:val="00187460"/>
    <w:rsid w:val="001906C1"/>
    <w:rsid w:val="00191FCF"/>
    <w:rsid w:val="00193DAF"/>
    <w:rsid w:val="00193E14"/>
    <w:rsid w:val="001A2014"/>
    <w:rsid w:val="001A32A1"/>
    <w:rsid w:val="001A7C8D"/>
    <w:rsid w:val="001B03B7"/>
    <w:rsid w:val="001B18A6"/>
    <w:rsid w:val="001B2BDB"/>
    <w:rsid w:val="001B61D6"/>
    <w:rsid w:val="001B7FE6"/>
    <w:rsid w:val="001C056D"/>
    <w:rsid w:val="001C3966"/>
    <w:rsid w:val="001C3B03"/>
    <w:rsid w:val="001C3C2C"/>
    <w:rsid w:val="001C5529"/>
    <w:rsid w:val="001C67A8"/>
    <w:rsid w:val="001C7D69"/>
    <w:rsid w:val="001D073F"/>
    <w:rsid w:val="001D0F5B"/>
    <w:rsid w:val="001D23B8"/>
    <w:rsid w:val="001D6A4A"/>
    <w:rsid w:val="001D6C9C"/>
    <w:rsid w:val="001D7F5B"/>
    <w:rsid w:val="001D7FB6"/>
    <w:rsid w:val="001E0F63"/>
    <w:rsid w:val="001E41E2"/>
    <w:rsid w:val="001E4B3E"/>
    <w:rsid w:val="001F0233"/>
    <w:rsid w:val="001F18B9"/>
    <w:rsid w:val="001F53D7"/>
    <w:rsid w:val="001F5EB3"/>
    <w:rsid w:val="001F6D1A"/>
    <w:rsid w:val="001F7689"/>
    <w:rsid w:val="002007EE"/>
    <w:rsid w:val="00200DD7"/>
    <w:rsid w:val="00200DFF"/>
    <w:rsid w:val="00203663"/>
    <w:rsid w:val="0020388C"/>
    <w:rsid w:val="00204E90"/>
    <w:rsid w:val="0020768F"/>
    <w:rsid w:val="00210C44"/>
    <w:rsid w:val="00213899"/>
    <w:rsid w:val="002147CC"/>
    <w:rsid w:val="00215D53"/>
    <w:rsid w:val="00216172"/>
    <w:rsid w:val="002214C4"/>
    <w:rsid w:val="00222B62"/>
    <w:rsid w:val="00225B2B"/>
    <w:rsid w:val="00227730"/>
    <w:rsid w:val="00227FAF"/>
    <w:rsid w:val="00230046"/>
    <w:rsid w:val="00234525"/>
    <w:rsid w:val="00235E71"/>
    <w:rsid w:val="00235EBF"/>
    <w:rsid w:val="00236E46"/>
    <w:rsid w:val="00241745"/>
    <w:rsid w:val="00244294"/>
    <w:rsid w:val="00245CDA"/>
    <w:rsid w:val="00253AF2"/>
    <w:rsid w:val="00254D80"/>
    <w:rsid w:val="00260867"/>
    <w:rsid w:val="00260CEF"/>
    <w:rsid w:val="00261E25"/>
    <w:rsid w:val="00266E7E"/>
    <w:rsid w:val="002673FB"/>
    <w:rsid w:val="002715BE"/>
    <w:rsid w:val="00271CF2"/>
    <w:rsid w:val="00272F5A"/>
    <w:rsid w:val="002739BE"/>
    <w:rsid w:val="00274C04"/>
    <w:rsid w:val="0027715C"/>
    <w:rsid w:val="00280065"/>
    <w:rsid w:val="002806A3"/>
    <w:rsid w:val="00280907"/>
    <w:rsid w:val="00281501"/>
    <w:rsid w:val="002830CF"/>
    <w:rsid w:val="0028352D"/>
    <w:rsid w:val="002849C1"/>
    <w:rsid w:val="002856E4"/>
    <w:rsid w:val="002865BD"/>
    <w:rsid w:val="00287078"/>
    <w:rsid w:val="00290662"/>
    <w:rsid w:val="00292EBA"/>
    <w:rsid w:val="00293A88"/>
    <w:rsid w:val="00294E5A"/>
    <w:rsid w:val="002A0447"/>
    <w:rsid w:val="002A129B"/>
    <w:rsid w:val="002A2CD7"/>
    <w:rsid w:val="002A376E"/>
    <w:rsid w:val="002A52CD"/>
    <w:rsid w:val="002A5CB7"/>
    <w:rsid w:val="002A699C"/>
    <w:rsid w:val="002A6B83"/>
    <w:rsid w:val="002A6E9E"/>
    <w:rsid w:val="002B0A74"/>
    <w:rsid w:val="002B1D14"/>
    <w:rsid w:val="002B6E98"/>
    <w:rsid w:val="002C1F09"/>
    <w:rsid w:val="002C7224"/>
    <w:rsid w:val="002D0006"/>
    <w:rsid w:val="002D1B25"/>
    <w:rsid w:val="002D4F76"/>
    <w:rsid w:val="002D7DF3"/>
    <w:rsid w:val="002E0F96"/>
    <w:rsid w:val="002E129A"/>
    <w:rsid w:val="002E243D"/>
    <w:rsid w:val="002E4FF5"/>
    <w:rsid w:val="002E534B"/>
    <w:rsid w:val="002E6AB8"/>
    <w:rsid w:val="002E777A"/>
    <w:rsid w:val="002F427E"/>
    <w:rsid w:val="002F520B"/>
    <w:rsid w:val="002F7C3B"/>
    <w:rsid w:val="00301DE2"/>
    <w:rsid w:val="0030358E"/>
    <w:rsid w:val="00304DD8"/>
    <w:rsid w:val="00306A3A"/>
    <w:rsid w:val="00311D7B"/>
    <w:rsid w:val="00316A3D"/>
    <w:rsid w:val="003206F3"/>
    <w:rsid w:val="00320710"/>
    <w:rsid w:val="0032381D"/>
    <w:rsid w:val="0032618A"/>
    <w:rsid w:val="0032635A"/>
    <w:rsid w:val="00327E02"/>
    <w:rsid w:val="00334909"/>
    <w:rsid w:val="003400F1"/>
    <w:rsid w:val="003509D1"/>
    <w:rsid w:val="0035128B"/>
    <w:rsid w:val="00351CB5"/>
    <w:rsid w:val="00354340"/>
    <w:rsid w:val="00357561"/>
    <w:rsid w:val="00357C40"/>
    <w:rsid w:val="00363E2F"/>
    <w:rsid w:val="003673C6"/>
    <w:rsid w:val="00367DB4"/>
    <w:rsid w:val="00374E27"/>
    <w:rsid w:val="00383F57"/>
    <w:rsid w:val="003849A6"/>
    <w:rsid w:val="003852BA"/>
    <w:rsid w:val="003904B1"/>
    <w:rsid w:val="003904D9"/>
    <w:rsid w:val="003906CC"/>
    <w:rsid w:val="00391B24"/>
    <w:rsid w:val="00392DF0"/>
    <w:rsid w:val="003940D1"/>
    <w:rsid w:val="00394E57"/>
    <w:rsid w:val="0039576D"/>
    <w:rsid w:val="00396188"/>
    <w:rsid w:val="003A081E"/>
    <w:rsid w:val="003A7034"/>
    <w:rsid w:val="003B1298"/>
    <w:rsid w:val="003B15D2"/>
    <w:rsid w:val="003B2D77"/>
    <w:rsid w:val="003B4E58"/>
    <w:rsid w:val="003B4EAA"/>
    <w:rsid w:val="003B6E42"/>
    <w:rsid w:val="003C134C"/>
    <w:rsid w:val="003C1465"/>
    <w:rsid w:val="003C1538"/>
    <w:rsid w:val="003C1D3C"/>
    <w:rsid w:val="003C2940"/>
    <w:rsid w:val="003C439D"/>
    <w:rsid w:val="003C4FD6"/>
    <w:rsid w:val="003C6B7B"/>
    <w:rsid w:val="003C6F9A"/>
    <w:rsid w:val="003C7AC1"/>
    <w:rsid w:val="003D0F57"/>
    <w:rsid w:val="003D2D10"/>
    <w:rsid w:val="003D3BDC"/>
    <w:rsid w:val="003D4C2F"/>
    <w:rsid w:val="003D6E7D"/>
    <w:rsid w:val="003E06C8"/>
    <w:rsid w:val="003E33D6"/>
    <w:rsid w:val="003E5382"/>
    <w:rsid w:val="003E79DA"/>
    <w:rsid w:val="003F003E"/>
    <w:rsid w:val="003F03FF"/>
    <w:rsid w:val="003F0473"/>
    <w:rsid w:val="003F1908"/>
    <w:rsid w:val="003F2BF6"/>
    <w:rsid w:val="003F385A"/>
    <w:rsid w:val="003F6875"/>
    <w:rsid w:val="003F6A73"/>
    <w:rsid w:val="003F7000"/>
    <w:rsid w:val="003F7DD2"/>
    <w:rsid w:val="004001CD"/>
    <w:rsid w:val="00404341"/>
    <w:rsid w:val="004045B3"/>
    <w:rsid w:val="004124F2"/>
    <w:rsid w:val="0041360A"/>
    <w:rsid w:val="0041453F"/>
    <w:rsid w:val="00414EE8"/>
    <w:rsid w:val="00415620"/>
    <w:rsid w:val="00415913"/>
    <w:rsid w:val="004231D0"/>
    <w:rsid w:val="00424208"/>
    <w:rsid w:val="00424767"/>
    <w:rsid w:val="00426A67"/>
    <w:rsid w:val="00432150"/>
    <w:rsid w:val="0043638E"/>
    <w:rsid w:val="004371BF"/>
    <w:rsid w:val="004404DC"/>
    <w:rsid w:val="004425A2"/>
    <w:rsid w:val="004435A0"/>
    <w:rsid w:val="0044614B"/>
    <w:rsid w:val="00446BE7"/>
    <w:rsid w:val="00447331"/>
    <w:rsid w:val="0044741A"/>
    <w:rsid w:val="00447821"/>
    <w:rsid w:val="00451157"/>
    <w:rsid w:val="004520B2"/>
    <w:rsid w:val="004538E8"/>
    <w:rsid w:val="00457A82"/>
    <w:rsid w:val="00457E45"/>
    <w:rsid w:val="00461DF2"/>
    <w:rsid w:val="00463D44"/>
    <w:rsid w:val="004643CE"/>
    <w:rsid w:val="00465AC0"/>
    <w:rsid w:val="0046747C"/>
    <w:rsid w:val="00470718"/>
    <w:rsid w:val="004738A8"/>
    <w:rsid w:val="00475F4B"/>
    <w:rsid w:val="00476768"/>
    <w:rsid w:val="004773E4"/>
    <w:rsid w:val="00480AC3"/>
    <w:rsid w:val="004818DB"/>
    <w:rsid w:val="0048293D"/>
    <w:rsid w:val="0048360B"/>
    <w:rsid w:val="00483AC1"/>
    <w:rsid w:val="00484C97"/>
    <w:rsid w:val="0048513E"/>
    <w:rsid w:val="00485DE0"/>
    <w:rsid w:val="00486D36"/>
    <w:rsid w:val="00490161"/>
    <w:rsid w:val="004903F7"/>
    <w:rsid w:val="00492F7B"/>
    <w:rsid w:val="004931AF"/>
    <w:rsid w:val="004A17A8"/>
    <w:rsid w:val="004A1A53"/>
    <w:rsid w:val="004A2002"/>
    <w:rsid w:val="004A2057"/>
    <w:rsid w:val="004A2DC1"/>
    <w:rsid w:val="004A625E"/>
    <w:rsid w:val="004A67B0"/>
    <w:rsid w:val="004B0276"/>
    <w:rsid w:val="004B2039"/>
    <w:rsid w:val="004B2793"/>
    <w:rsid w:val="004B50B4"/>
    <w:rsid w:val="004B5F10"/>
    <w:rsid w:val="004C18EB"/>
    <w:rsid w:val="004C2B35"/>
    <w:rsid w:val="004C32D4"/>
    <w:rsid w:val="004C33DD"/>
    <w:rsid w:val="004C5315"/>
    <w:rsid w:val="004C586C"/>
    <w:rsid w:val="004C5B64"/>
    <w:rsid w:val="004C6614"/>
    <w:rsid w:val="004C6A08"/>
    <w:rsid w:val="004C7F12"/>
    <w:rsid w:val="004D04AA"/>
    <w:rsid w:val="004D13E4"/>
    <w:rsid w:val="004D1509"/>
    <w:rsid w:val="004D5816"/>
    <w:rsid w:val="004D7532"/>
    <w:rsid w:val="004D7765"/>
    <w:rsid w:val="004E113C"/>
    <w:rsid w:val="004E2229"/>
    <w:rsid w:val="004E2DA7"/>
    <w:rsid w:val="004E3001"/>
    <w:rsid w:val="004E4E29"/>
    <w:rsid w:val="004E5545"/>
    <w:rsid w:val="004E591C"/>
    <w:rsid w:val="004E6EED"/>
    <w:rsid w:val="004F18C6"/>
    <w:rsid w:val="004F28CD"/>
    <w:rsid w:val="004F2F68"/>
    <w:rsid w:val="004F3F96"/>
    <w:rsid w:val="004F526D"/>
    <w:rsid w:val="004F773A"/>
    <w:rsid w:val="0050308C"/>
    <w:rsid w:val="00503725"/>
    <w:rsid w:val="0050383C"/>
    <w:rsid w:val="00504C50"/>
    <w:rsid w:val="00507449"/>
    <w:rsid w:val="00511D01"/>
    <w:rsid w:val="00512AFE"/>
    <w:rsid w:val="00512B88"/>
    <w:rsid w:val="00514921"/>
    <w:rsid w:val="00516EFB"/>
    <w:rsid w:val="00520B57"/>
    <w:rsid w:val="00520D5C"/>
    <w:rsid w:val="0052217C"/>
    <w:rsid w:val="0052284B"/>
    <w:rsid w:val="00533A7D"/>
    <w:rsid w:val="00536CE6"/>
    <w:rsid w:val="005404DC"/>
    <w:rsid w:val="005406B3"/>
    <w:rsid w:val="00544A76"/>
    <w:rsid w:val="00545477"/>
    <w:rsid w:val="00546423"/>
    <w:rsid w:val="00546790"/>
    <w:rsid w:val="00551638"/>
    <w:rsid w:val="00551A4B"/>
    <w:rsid w:val="00553044"/>
    <w:rsid w:val="00556C7C"/>
    <w:rsid w:val="00557E49"/>
    <w:rsid w:val="00560E08"/>
    <w:rsid w:val="00563DE3"/>
    <w:rsid w:val="005640B1"/>
    <w:rsid w:val="00575B80"/>
    <w:rsid w:val="005761C6"/>
    <w:rsid w:val="00577D57"/>
    <w:rsid w:val="00577F8B"/>
    <w:rsid w:val="00580CBD"/>
    <w:rsid w:val="00582633"/>
    <w:rsid w:val="00583C6A"/>
    <w:rsid w:val="00585533"/>
    <w:rsid w:val="0058635D"/>
    <w:rsid w:val="00587F9A"/>
    <w:rsid w:val="005905CB"/>
    <w:rsid w:val="00590F9A"/>
    <w:rsid w:val="00591E26"/>
    <w:rsid w:val="00591F6F"/>
    <w:rsid w:val="0059294E"/>
    <w:rsid w:val="00593505"/>
    <w:rsid w:val="005969F0"/>
    <w:rsid w:val="00596B43"/>
    <w:rsid w:val="00597071"/>
    <w:rsid w:val="005A1AB4"/>
    <w:rsid w:val="005A2429"/>
    <w:rsid w:val="005A376C"/>
    <w:rsid w:val="005A5E0B"/>
    <w:rsid w:val="005A6056"/>
    <w:rsid w:val="005A6A63"/>
    <w:rsid w:val="005B4021"/>
    <w:rsid w:val="005B7C85"/>
    <w:rsid w:val="005C229C"/>
    <w:rsid w:val="005C439C"/>
    <w:rsid w:val="005C7DDF"/>
    <w:rsid w:val="005D3C21"/>
    <w:rsid w:val="005D4AE9"/>
    <w:rsid w:val="005D7A72"/>
    <w:rsid w:val="005D7E0D"/>
    <w:rsid w:val="005D7F10"/>
    <w:rsid w:val="005E49B1"/>
    <w:rsid w:val="005E6967"/>
    <w:rsid w:val="005F1011"/>
    <w:rsid w:val="005F19C9"/>
    <w:rsid w:val="005F1AF7"/>
    <w:rsid w:val="005F1D1B"/>
    <w:rsid w:val="005F75CA"/>
    <w:rsid w:val="00600832"/>
    <w:rsid w:val="00600D54"/>
    <w:rsid w:val="006032E2"/>
    <w:rsid w:val="0060565D"/>
    <w:rsid w:val="006064CC"/>
    <w:rsid w:val="00606C65"/>
    <w:rsid w:val="0060715D"/>
    <w:rsid w:val="006073BB"/>
    <w:rsid w:val="00607D85"/>
    <w:rsid w:val="00610A0B"/>
    <w:rsid w:val="0061147B"/>
    <w:rsid w:val="006128E3"/>
    <w:rsid w:val="00617145"/>
    <w:rsid w:val="006179FD"/>
    <w:rsid w:val="006224F1"/>
    <w:rsid w:val="00622C04"/>
    <w:rsid w:val="00625ED7"/>
    <w:rsid w:val="00630B04"/>
    <w:rsid w:val="00632725"/>
    <w:rsid w:val="006334C1"/>
    <w:rsid w:val="0063395B"/>
    <w:rsid w:val="006345AD"/>
    <w:rsid w:val="00634ADF"/>
    <w:rsid w:val="00635F49"/>
    <w:rsid w:val="00637A39"/>
    <w:rsid w:val="00641732"/>
    <w:rsid w:val="00643C50"/>
    <w:rsid w:val="00646B19"/>
    <w:rsid w:val="00647207"/>
    <w:rsid w:val="00650176"/>
    <w:rsid w:val="006527FE"/>
    <w:rsid w:val="00654410"/>
    <w:rsid w:val="00657187"/>
    <w:rsid w:val="00660047"/>
    <w:rsid w:val="0066072A"/>
    <w:rsid w:val="00660BB1"/>
    <w:rsid w:val="0066102D"/>
    <w:rsid w:val="006621F0"/>
    <w:rsid w:val="006627E0"/>
    <w:rsid w:val="00662D06"/>
    <w:rsid w:val="0066601D"/>
    <w:rsid w:val="00667231"/>
    <w:rsid w:val="00667B81"/>
    <w:rsid w:val="0067056C"/>
    <w:rsid w:val="00672507"/>
    <w:rsid w:val="00675140"/>
    <w:rsid w:val="00675884"/>
    <w:rsid w:val="0068171C"/>
    <w:rsid w:val="00681F55"/>
    <w:rsid w:val="00682454"/>
    <w:rsid w:val="006840B9"/>
    <w:rsid w:val="00684A38"/>
    <w:rsid w:val="00687E2C"/>
    <w:rsid w:val="00690115"/>
    <w:rsid w:val="00690A39"/>
    <w:rsid w:val="00691889"/>
    <w:rsid w:val="00693B12"/>
    <w:rsid w:val="00693D0F"/>
    <w:rsid w:val="00695001"/>
    <w:rsid w:val="00697972"/>
    <w:rsid w:val="00697ABE"/>
    <w:rsid w:val="006A13DB"/>
    <w:rsid w:val="006A1D29"/>
    <w:rsid w:val="006A22F1"/>
    <w:rsid w:val="006A2D20"/>
    <w:rsid w:val="006A4C56"/>
    <w:rsid w:val="006A5D9F"/>
    <w:rsid w:val="006A5E27"/>
    <w:rsid w:val="006A5FA9"/>
    <w:rsid w:val="006A6C3D"/>
    <w:rsid w:val="006A7966"/>
    <w:rsid w:val="006B10EA"/>
    <w:rsid w:val="006B1676"/>
    <w:rsid w:val="006B1C8F"/>
    <w:rsid w:val="006B1F8B"/>
    <w:rsid w:val="006B356C"/>
    <w:rsid w:val="006B3FF1"/>
    <w:rsid w:val="006B44B8"/>
    <w:rsid w:val="006B455F"/>
    <w:rsid w:val="006C0524"/>
    <w:rsid w:val="006C55FD"/>
    <w:rsid w:val="006C6406"/>
    <w:rsid w:val="006D447F"/>
    <w:rsid w:val="006D4E2E"/>
    <w:rsid w:val="006D57A4"/>
    <w:rsid w:val="006D6868"/>
    <w:rsid w:val="006E2464"/>
    <w:rsid w:val="006E3FD9"/>
    <w:rsid w:val="006E42A0"/>
    <w:rsid w:val="006F071E"/>
    <w:rsid w:val="006F08F1"/>
    <w:rsid w:val="006F0CF6"/>
    <w:rsid w:val="006F151A"/>
    <w:rsid w:val="006F1DA1"/>
    <w:rsid w:val="006F301E"/>
    <w:rsid w:val="006F4AC9"/>
    <w:rsid w:val="006F7008"/>
    <w:rsid w:val="006F781F"/>
    <w:rsid w:val="00700F26"/>
    <w:rsid w:val="00704438"/>
    <w:rsid w:val="0070555B"/>
    <w:rsid w:val="00706B6E"/>
    <w:rsid w:val="007070E4"/>
    <w:rsid w:val="00707C45"/>
    <w:rsid w:val="00710F45"/>
    <w:rsid w:val="007110A5"/>
    <w:rsid w:val="007166CA"/>
    <w:rsid w:val="00717888"/>
    <w:rsid w:val="0072169B"/>
    <w:rsid w:val="0072291F"/>
    <w:rsid w:val="00723A6D"/>
    <w:rsid w:val="0072781D"/>
    <w:rsid w:val="00731B6B"/>
    <w:rsid w:val="00732063"/>
    <w:rsid w:val="00735195"/>
    <w:rsid w:val="00737215"/>
    <w:rsid w:val="00737546"/>
    <w:rsid w:val="0073795C"/>
    <w:rsid w:val="00740802"/>
    <w:rsid w:val="00740BF7"/>
    <w:rsid w:val="00742B1C"/>
    <w:rsid w:val="00745878"/>
    <w:rsid w:val="0075074E"/>
    <w:rsid w:val="00752496"/>
    <w:rsid w:val="00762923"/>
    <w:rsid w:val="00764A8C"/>
    <w:rsid w:val="00766227"/>
    <w:rsid w:val="007703F3"/>
    <w:rsid w:val="00774CDD"/>
    <w:rsid w:val="00775598"/>
    <w:rsid w:val="00775E32"/>
    <w:rsid w:val="007777AC"/>
    <w:rsid w:val="007779EA"/>
    <w:rsid w:val="00784349"/>
    <w:rsid w:val="007844BA"/>
    <w:rsid w:val="00787229"/>
    <w:rsid w:val="00787678"/>
    <w:rsid w:val="0078784A"/>
    <w:rsid w:val="00793848"/>
    <w:rsid w:val="00795329"/>
    <w:rsid w:val="00795885"/>
    <w:rsid w:val="00797F93"/>
    <w:rsid w:val="007A2ADD"/>
    <w:rsid w:val="007A4932"/>
    <w:rsid w:val="007B018C"/>
    <w:rsid w:val="007B3F9C"/>
    <w:rsid w:val="007B7C74"/>
    <w:rsid w:val="007C0904"/>
    <w:rsid w:val="007C164D"/>
    <w:rsid w:val="007C2203"/>
    <w:rsid w:val="007C2BA0"/>
    <w:rsid w:val="007C6823"/>
    <w:rsid w:val="007C6C5A"/>
    <w:rsid w:val="007C7127"/>
    <w:rsid w:val="007D239F"/>
    <w:rsid w:val="007D4108"/>
    <w:rsid w:val="007D7C53"/>
    <w:rsid w:val="007E0D70"/>
    <w:rsid w:val="007E36E9"/>
    <w:rsid w:val="007E3BB6"/>
    <w:rsid w:val="007E4690"/>
    <w:rsid w:val="007E5943"/>
    <w:rsid w:val="007E5DE2"/>
    <w:rsid w:val="007F0202"/>
    <w:rsid w:val="007F03BF"/>
    <w:rsid w:val="007F0943"/>
    <w:rsid w:val="007F1A6A"/>
    <w:rsid w:val="007F20C7"/>
    <w:rsid w:val="007F54F9"/>
    <w:rsid w:val="007F6582"/>
    <w:rsid w:val="0080344A"/>
    <w:rsid w:val="00803BAA"/>
    <w:rsid w:val="00804365"/>
    <w:rsid w:val="00804C30"/>
    <w:rsid w:val="00805B72"/>
    <w:rsid w:val="008125A2"/>
    <w:rsid w:val="008141AD"/>
    <w:rsid w:val="00816887"/>
    <w:rsid w:val="00824454"/>
    <w:rsid w:val="00824E83"/>
    <w:rsid w:val="00826487"/>
    <w:rsid w:val="00827BAA"/>
    <w:rsid w:val="00827BB4"/>
    <w:rsid w:val="00831B60"/>
    <w:rsid w:val="008324EE"/>
    <w:rsid w:val="0083289C"/>
    <w:rsid w:val="00836308"/>
    <w:rsid w:val="008365B6"/>
    <w:rsid w:val="00836FC9"/>
    <w:rsid w:val="00837988"/>
    <w:rsid w:val="00845666"/>
    <w:rsid w:val="00845E4F"/>
    <w:rsid w:val="008470A4"/>
    <w:rsid w:val="00847B60"/>
    <w:rsid w:val="008504C0"/>
    <w:rsid w:val="008531DE"/>
    <w:rsid w:val="00854CE4"/>
    <w:rsid w:val="008604FA"/>
    <w:rsid w:val="00863628"/>
    <w:rsid w:val="00865777"/>
    <w:rsid w:val="008677A1"/>
    <w:rsid w:val="00871546"/>
    <w:rsid w:val="00872F8D"/>
    <w:rsid w:val="0087397B"/>
    <w:rsid w:val="00876CC3"/>
    <w:rsid w:val="00881ABB"/>
    <w:rsid w:val="00883CB7"/>
    <w:rsid w:val="00884F3A"/>
    <w:rsid w:val="008876EB"/>
    <w:rsid w:val="008903A8"/>
    <w:rsid w:val="008909E6"/>
    <w:rsid w:val="00895854"/>
    <w:rsid w:val="0089781E"/>
    <w:rsid w:val="00897B90"/>
    <w:rsid w:val="008A0F18"/>
    <w:rsid w:val="008A1EEA"/>
    <w:rsid w:val="008B0DB0"/>
    <w:rsid w:val="008B0FB4"/>
    <w:rsid w:val="008B16DA"/>
    <w:rsid w:val="008B2B18"/>
    <w:rsid w:val="008B4438"/>
    <w:rsid w:val="008B46ED"/>
    <w:rsid w:val="008B4E1F"/>
    <w:rsid w:val="008B654D"/>
    <w:rsid w:val="008B66AA"/>
    <w:rsid w:val="008C046C"/>
    <w:rsid w:val="008C1E64"/>
    <w:rsid w:val="008C2BA0"/>
    <w:rsid w:val="008C4F53"/>
    <w:rsid w:val="008C6F83"/>
    <w:rsid w:val="008D0DB5"/>
    <w:rsid w:val="008D14CB"/>
    <w:rsid w:val="008D1BA5"/>
    <w:rsid w:val="008D3DF0"/>
    <w:rsid w:val="008D4D9C"/>
    <w:rsid w:val="008D6B77"/>
    <w:rsid w:val="008D7212"/>
    <w:rsid w:val="008E532E"/>
    <w:rsid w:val="008E6099"/>
    <w:rsid w:val="008E67C4"/>
    <w:rsid w:val="008F1808"/>
    <w:rsid w:val="008F1CFA"/>
    <w:rsid w:val="008F223C"/>
    <w:rsid w:val="008F22CD"/>
    <w:rsid w:val="008F4FDE"/>
    <w:rsid w:val="008F56B2"/>
    <w:rsid w:val="00903399"/>
    <w:rsid w:val="009102DE"/>
    <w:rsid w:val="009110CE"/>
    <w:rsid w:val="009117CB"/>
    <w:rsid w:val="009127B7"/>
    <w:rsid w:val="0091531B"/>
    <w:rsid w:val="00920BE5"/>
    <w:rsid w:val="00921022"/>
    <w:rsid w:val="0092265C"/>
    <w:rsid w:val="009230D1"/>
    <w:rsid w:val="009253FE"/>
    <w:rsid w:val="0092636D"/>
    <w:rsid w:val="009266A9"/>
    <w:rsid w:val="0093185E"/>
    <w:rsid w:val="00934C3E"/>
    <w:rsid w:val="0094285D"/>
    <w:rsid w:val="009435AB"/>
    <w:rsid w:val="009446D3"/>
    <w:rsid w:val="00944AC1"/>
    <w:rsid w:val="00945C75"/>
    <w:rsid w:val="00946B06"/>
    <w:rsid w:val="00947B80"/>
    <w:rsid w:val="0095079E"/>
    <w:rsid w:val="009561F7"/>
    <w:rsid w:val="0096214E"/>
    <w:rsid w:val="009623B2"/>
    <w:rsid w:val="0096551A"/>
    <w:rsid w:val="00966D1D"/>
    <w:rsid w:val="00967593"/>
    <w:rsid w:val="009701A2"/>
    <w:rsid w:val="00971174"/>
    <w:rsid w:val="009748C9"/>
    <w:rsid w:val="009756EC"/>
    <w:rsid w:val="009764FA"/>
    <w:rsid w:val="00976EE3"/>
    <w:rsid w:val="00977266"/>
    <w:rsid w:val="00977464"/>
    <w:rsid w:val="00984C2C"/>
    <w:rsid w:val="0098504E"/>
    <w:rsid w:val="00985199"/>
    <w:rsid w:val="0098547D"/>
    <w:rsid w:val="0098597B"/>
    <w:rsid w:val="009876BD"/>
    <w:rsid w:val="009912C4"/>
    <w:rsid w:val="00995372"/>
    <w:rsid w:val="00996DE3"/>
    <w:rsid w:val="009A1225"/>
    <w:rsid w:val="009A3E75"/>
    <w:rsid w:val="009A4BC3"/>
    <w:rsid w:val="009A4C43"/>
    <w:rsid w:val="009A5DC2"/>
    <w:rsid w:val="009A5E9D"/>
    <w:rsid w:val="009A702A"/>
    <w:rsid w:val="009B21A6"/>
    <w:rsid w:val="009C1CAC"/>
    <w:rsid w:val="009C558B"/>
    <w:rsid w:val="009C6011"/>
    <w:rsid w:val="009C64ED"/>
    <w:rsid w:val="009C7180"/>
    <w:rsid w:val="009D0623"/>
    <w:rsid w:val="009D1398"/>
    <w:rsid w:val="009D1680"/>
    <w:rsid w:val="009D1EDF"/>
    <w:rsid w:val="009D21F8"/>
    <w:rsid w:val="009D2330"/>
    <w:rsid w:val="009D2A0C"/>
    <w:rsid w:val="009D2BE3"/>
    <w:rsid w:val="009D48D4"/>
    <w:rsid w:val="009E43C2"/>
    <w:rsid w:val="009E62A9"/>
    <w:rsid w:val="009E6C73"/>
    <w:rsid w:val="009E717E"/>
    <w:rsid w:val="009E761D"/>
    <w:rsid w:val="009F3509"/>
    <w:rsid w:val="009F3D21"/>
    <w:rsid w:val="009F4F15"/>
    <w:rsid w:val="009F4FC2"/>
    <w:rsid w:val="009F5C6D"/>
    <w:rsid w:val="009F618E"/>
    <w:rsid w:val="009F6FC4"/>
    <w:rsid w:val="009F77AC"/>
    <w:rsid w:val="00A00228"/>
    <w:rsid w:val="00A02385"/>
    <w:rsid w:val="00A0332A"/>
    <w:rsid w:val="00A04068"/>
    <w:rsid w:val="00A10BE0"/>
    <w:rsid w:val="00A12D2B"/>
    <w:rsid w:val="00A12E9F"/>
    <w:rsid w:val="00A1301A"/>
    <w:rsid w:val="00A13E09"/>
    <w:rsid w:val="00A21288"/>
    <w:rsid w:val="00A22768"/>
    <w:rsid w:val="00A227CD"/>
    <w:rsid w:val="00A234DA"/>
    <w:rsid w:val="00A30276"/>
    <w:rsid w:val="00A30787"/>
    <w:rsid w:val="00A32A18"/>
    <w:rsid w:val="00A37DC8"/>
    <w:rsid w:val="00A41B78"/>
    <w:rsid w:val="00A442DB"/>
    <w:rsid w:val="00A44634"/>
    <w:rsid w:val="00A5116B"/>
    <w:rsid w:val="00A531FB"/>
    <w:rsid w:val="00A54932"/>
    <w:rsid w:val="00A57725"/>
    <w:rsid w:val="00A57D89"/>
    <w:rsid w:val="00A57E03"/>
    <w:rsid w:val="00A61B8A"/>
    <w:rsid w:val="00A63B7C"/>
    <w:rsid w:val="00A6507F"/>
    <w:rsid w:val="00A72C57"/>
    <w:rsid w:val="00A74F4D"/>
    <w:rsid w:val="00A74F71"/>
    <w:rsid w:val="00A756DF"/>
    <w:rsid w:val="00A75BF0"/>
    <w:rsid w:val="00A825BC"/>
    <w:rsid w:val="00A8519D"/>
    <w:rsid w:val="00A85501"/>
    <w:rsid w:val="00A8711C"/>
    <w:rsid w:val="00A8748F"/>
    <w:rsid w:val="00A8764E"/>
    <w:rsid w:val="00A90225"/>
    <w:rsid w:val="00A91057"/>
    <w:rsid w:val="00A977B4"/>
    <w:rsid w:val="00AA2D1F"/>
    <w:rsid w:val="00AA3324"/>
    <w:rsid w:val="00AA4CC6"/>
    <w:rsid w:val="00AB1BEA"/>
    <w:rsid w:val="00AB20E7"/>
    <w:rsid w:val="00AB247E"/>
    <w:rsid w:val="00AB63D6"/>
    <w:rsid w:val="00AC1420"/>
    <w:rsid w:val="00AC2890"/>
    <w:rsid w:val="00AC633D"/>
    <w:rsid w:val="00AC7347"/>
    <w:rsid w:val="00AD47C6"/>
    <w:rsid w:val="00AD4C12"/>
    <w:rsid w:val="00AD5BBE"/>
    <w:rsid w:val="00AD61D0"/>
    <w:rsid w:val="00AD7182"/>
    <w:rsid w:val="00AE0382"/>
    <w:rsid w:val="00AE05B8"/>
    <w:rsid w:val="00AE09A0"/>
    <w:rsid w:val="00AE1685"/>
    <w:rsid w:val="00AE2FBD"/>
    <w:rsid w:val="00AE6C58"/>
    <w:rsid w:val="00AE786E"/>
    <w:rsid w:val="00AF0C22"/>
    <w:rsid w:val="00AF3602"/>
    <w:rsid w:val="00AF4E90"/>
    <w:rsid w:val="00AF5871"/>
    <w:rsid w:val="00AF6D85"/>
    <w:rsid w:val="00AF71CA"/>
    <w:rsid w:val="00AF7762"/>
    <w:rsid w:val="00AF7CE5"/>
    <w:rsid w:val="00B02CC2"/>
    <w:rsid w:val="00B040D2"/>
    <w:rsid w:val="00B07887"/>
    <w:rsid w:val="00B078C9"/>
    <w:rsid w:val="00B11238"/>
    <w:rsid w:val="00B13A9C"/>
    <w:rsid w:val="00B1596A"/>
    <w:rsid w:val="00B16A57"/>
    <w:rsid w:val="00B222DF"/>
    <w:rsid w:val="00B2249D"/>
    <w:rsid w:val="00B233D1"/>
    <w:rsid w:val="00B23DAF"/>
    <w:rsid w:val="00B277C8"/>
    <w:rsid w:val="00B3096A"/>
    <w:rsid w:val="00B31A11"/>
    <w:rsid w:val="00B325D6"/>
    <w:rsid w:val="00B32A12"/>
    <w:rsid w:val="00B34370"/>
    <w:rsid w:val="00B356E6"/>
    <w:rsid w:val="00B35745"/>
    <w:rsid w:val="00B35A88"/>
    <w:rsid w:val="00B35F58"/>
    <w:rsid w:val="00B37473"/>
    <w:rsid w:val="00B37DA7"/>
    <w:rsid w:val="00B42D09"/>
    <w:rsid w:val="00B44520"/>
    <w:rsid w:val="00B449A2"/>
    <w:rsid w:val="00B45004"/>
    <w:rsid w:val="00B47DEA"/>
    <w:rsid w:val="00B503AB"/>
    <w:rsid w:val="00B51BB0"/>
    <w:rsid w:val="00B52672"/>
    <w:rsid w:val="00B53858"/>
    <w:rsid w:val="00B57132"/>
    <w:rsid w:val="00B6085F"/>
    <w:rsid w:val="00B61587"/>
    <w:rsid w:val="00B6360F"/>
    <w:rsid w:val="00B63B11"/>
    <w:rsid w:val="00B63EDF"/>
    <w:rsid w:val="00B64635"/>
    <w:rsid w:val="00B64889"/>
    <w:rsid w:val="00B65025"/>
    <w:rsid w:val="00B76069"/>
    <w:rsid w:val="00B86810"/>
    <w:rsid w:val="00B90A96"/>
    <w:rsid w:val="00B91A4B"/>
    <w:rsid w:val="00B96240"/>
    <w:rsid w:val="00B97001"/>
    <w:rsid w:val="00BA246D"/>
    <w:rsid w:val="00BA3733"/>
    <w:rsid w:val="00BA7352"/>
    <w:rsid w:val="00BB1856"/>
    <w:rsid w:val="00BB1918"/>
    <w:rsid w:val="00BB25CA"/>
    <w:rsid w:val="00BB318A"/>
    <w:rsid w:val="00BB7358"/>
    <w:rsid w:val="00BB7605"/>
    <w:rsid w:val="00BB76C0"/>
    <w:rsid w:val="00BB7815"/>
    <w:rsid w:val="00BC07C4"/>
    <w:rsid w:val="00BC1E11"/>
    <w:rsid w:val="00BC2A83"/>
    <w:rsid w:val="00BC4BE0"/>
    <w:rsid w:val="00BD0D76"/>
    <w:rsid w:val="00BD1414"/>
    <w:rsid w:val="00BD34E0"/>
    <w:rsid w:val="00BD4971"/>
    <w:rsid w:val="00BD5E56"/>
    <w:rsid w:val="00BD6512"/>
    <w:rsid w:val="00BD7B59"/>
    <w:rsid w:val="00BD7C39"/>
    <w:rsid w:val="00BE17B2"/>
    <w:rsid w:val="00BE1E93"/>
    <w:rsid w:val="00BE3670"/>
    <w:rsid w:val="00BE4B9D"/>
    <w:rsid w:val="00BE53E7"/>
    <w:rsid w:val="00BE53FE"/>
    <w:rsid w:val="00BE5CF9"/>
    <w:rsid w:val="00BE708B"/>
    <w:rsid w:val="00BE7D1C"/>
    <w:rsid w:val="00BF1ECB"/>
    <w:rsid w:val="00BF3D05"/>
    <w:rsid w:val="00BF7ECE"/>
    <w:rsid w:val="00C0010E"/>
    <w:rsid w:val="00C005A0"/>
    <w:rsid w:val="00C03EA4"/>
    <w:rsid w:val="00C0456D"/>
    <w:rsid w:val="00C066D5"/>
    <w:rsid w:val="00C06ADF"/>
    <w:rsid w:val="00C06BEE"/>
    <w:rsid w:val="00C06C56"/>
    <w:rsid w:val="00C07071"/>
    <w:rsid w:val="00C10538"/>
    <w:rsid w:val="00C119C1"/>
    <w:rsid w:val="00C126E3"/>
    <w:rsid w:val="00C13303"/>
    <w:rsid w:val="00C13A92"/>
    <w:rsid w:val="00C157CB"/>
    <w:rsid w:val="00C16CCB"/>
    <w:rsid w:val="00C16F00"/>
    <w:rsid w:val="00C1750E"/>
    <w:rsid w:val="00C24D00"/>
    <w:rsid w:val="00C25F5D"/>
    <w:rsid w:val="00C27543"/>
    <w:rsid w:val="00C2756A"/>
    <w:rsid w:val="00C33CC4"/>
    <w:rsid w:val="00C35BD6"/>
    <w:rsid w:val="00C408C4"/>
    <w:rsid w:val="00C4123B"/>
    <w:rsid w:val="00C42FEB"/>
    <w:rsid w:val="00C44F37"/>
    <w:rsid w:val="00C462BF"/>
    <w:rsid w:val="00C474EB"/>
    <w:rsid w:val="00C52F87"/>
    <w:rsid w:val="00C5383D"/>
    <w:rsid w:val="00C53A84"/>
    <w:rsid w:val="00C5461D"/>
    <w:rsid w:val="00C546D1"/>
    <w:rsid w:val="00C55654"/>
    <w:rsid w:val="00C57197"/>
    <w:rsid w:val="00C60BD1"/>
    <w:rsid w:val="00C723DA"/>
    <w:rsid w:val="00C74B7D"/>
    <w:rsid w:val="00C77629"/>
    <w:rsid w:val="00C8101E"/>
    <w:rsid w:val="00C81AB5"/>
    <w:rsid w:val="00C82B95"/>
    <w:rsid w:val="00C831BA"/>
    <w:rsid w:val="00C84072"/>
    <w:rsid w:val="00C8630F"/>
    <w:rsid w:val="00C926D7"/>
    <w:rsid w:val="00C93552"/>
    <w:rsid w:val="00C95956"/>
    <w:rsid w:val="00C95C7F"/>
    <w:rsid w:val="00C96873"/>
    <w:rsid w:val="00C96C6C"/>
    <w:rsid w:val="00CA16F9"/>
    <w:rsid w:val="00CA1A55"/>
    <w:rsid w:val="00CA1AB7"/>
    <w:rsid w:val="00CA22C8"/>
    <w:rsid w:val="00CA3645"/>
    <w:rsid w:val="00CA422D"/>
    <w:rsid w:val="00CA67F4"/>
    <w:rsid w:val="00CA745E"/>
    <w:rsid w:val="00CB0154"/>
    <w:rsid w:val="00CB0828"/>
    <w:rsid w:val="00CB0E02"/>
    <w:rsid w:val="00CB119A"/>
    <w:rsid w:val="00CB1EDB"/>
    <w:rsid w:val="00CB2A70"/>
    <w:rsid w:val="00CB2B5C"/>
    <w:rsid w:val="00CB6832"/>
    <w:rsid w:val="00CB6FE7"/>
    <w:rsid w:val="00CC2FB1"/>
    <w:rsid w:val="00CC4FCE"/>
    <w:rsid w:val="00CC72AC"/>
    <w:rsid w:val="00CC75E4"/>
    <w:rsid w:val="00CD1768"/>
    <w:rsid w:val="00CD1F91"/>
    <w:rsid w:val="00CD231D"/>
    <w:rsid w:val="00CD3946"/>
    <w:rsid w:val="00CE118A"/>
    <w:rsid w:val="00CE364E"/>
    <w:rsid w:val="00CE53FD"/>
    <w:rsid w:val="00CE6ADA"/>
    <w:rsid w:val="00CF0074"/>
    <w:rsid w:val="00CF416A"/>
    <w:rsid w:val="00CF7581"/>
    <w:rsid w:val="00CF760E"/>
    <w:rsid w:val="00D03A39"/>
    <w:rsid w:val="00D060A5"/>
    <w:rsid w:val="00D0684E"/>
    <w:rsid w:val="00D07E66"/>
    <w:rsid w:val="00D11446"/>
    <w:rsid w:val="00D161B7"/>
    <w:rsid w:val="00D165E4"/>
    <w:rsid w:val="00D16659"/>
    <w:rsid w:val="00D16C98"/>
    <w:rsid w:val="00D20C63"/>
    <w:rsid w:val="00D214E8"/>
    <w:rsid w:val="00D21818"/>
    <w:rsid w:val="00D22685"/>
    <w:rsid w:val="00D233E9"/>
    <w:rsid w:val="00D3391F"/>
    <w:rsid w:val="00D3512C"/>
    <w:rsid w:val="00D3712A"/>
    <w:rsid w:val="00D41108"/>
    <w:rsid w:val="00D44C80"/>
    <w:rsid w:val="00D4668F"/>
    <w:rsid w:val="00D51E1B"/>
    <w:rsid w:val="00D5603D"/>
    <w:rsid w:val="00D562A3"/>
    <w:rsid w:val="00D562FA"/>
    <w:rsid w:val="00D57A64"/>
    <w:rsid w:val="00D600C5"/>
    <w:rsid w:val="00D619E3"/>
    <w:rsid w:val="00D61D8C"/>
    <w:rsid w:val="00D626FA"/>
    <w:rsid w:val="00D655AE"/>
    <w:rsid w:val="00D708F1"/>
    <w:rsid w:val="00D70B8A"/>
    <w:rsid w:val="00D70FA9"/>
    <w:rsid w:val="00D72433"/>
    <w:rsid w:val="00D74066"/>
    <w:rsid w:val="00D75092"/>
    <w:rsid w:val="00D756D9"/>
    <w:rsid w:val="00D75D82"/>
    <w:rsid w:val="00D76868"/>
    <w:rsid w:val="00D80664"/>
    <w:rsid w:val="00D82DFD"/>
    <w:rsid w:val="00D842BC"/>
    <w:rsid w:val="00D86A6B"/>
    <w:rsid w:val="00D871A1"/>
    <w:rsid w:val="00D87C56"/>
    <w:rsid w:val="00D918EE"/>
    <w:rsid w:val="00D9232D"/>
    <w:rsid w:val="00D9500D"/>
    <w:rsid w:val="00DA0BF7"/>
    <w:rsid w:val="00DA374C"/>
    <w:rsid w:val="00DA4747"/>
    <w:rsid w:val="00DA7A77"/>
    <w:rsid w:val="00DB2618"/>
    <w:rsid w:val="00DB5536"/>
    <w:rsid w:val="00DC0941"/>
    <w:rsid w:val="00DC1165"/>
    <w:rsid w:val="00DC1C7B"/>
    <w:rsid w:val="00DC3240"/>
    <w:rsid w:val="00DC495C"/>
    <w:rsid w:val="00DC67E4"/>
    <w:rsid w:val="00DC7828"/>
    <w:rsid w:val="00DD056F"/>
    <w:rsid w:val="00DD4EB3"/>
    <w:rsid w:val="00DD5833"/>
    <w:rsid w:val="00DD58F1"/>
    <w:rsid w:val="00DD5A85"/>
    <w:rsid w:val="00DE0EE4"/>
    <w:rsid w:val="00DE2BE1"/>
    <w:rsid w:val="00DE457B"/>
    <w:rsid w:val="00DE48D9"/>
    <w:rsid w:val="00DF0EDE"/>
    <w:rsid w:val="00DF56C2"/>
    <w:rsid w:val="00E0625C"/>
    <w:rsid w:val="00E07604"/>
    <w:rsid w:val="00E076EF"/>
    <w:rsid w:val="00E20C3D"/>
    <w:rsid w:val="00E22D61"/>
    <w:rsid w:val="00E24791"/>
    <w:rsid w:val="00E25B1C"/>
    <w:rsid w:val="00E277D3"/>
    <w:rsid w:val="00E31208"/>
    <w:rsid w:val="00E32E84"/>
    <w:rsid w:val="00E355F4"/>
    <w:rsid w:val="00E35E8F"/>
    <w:rsid w:val="00E3617F"/>
    <w:rsid w:val="00E378B1"/>
    <w:rsid w:val="00E43F5F"/>
    <w:rsid w:val="00E46031"/>
    <w:rsid w:val="00E519E4"/>
    <w:rsid w:val="00E53192"/>
    <w:rsid w:val="00E532F7"/>
    <w:rsid w:val="00E54B04"/>
    <w:rsid w:val="00E5580F"/>
    <w:rsid w:val="00E601BA"/>
    <w:rsid w:val="00E60B1B"/>
    <w:rsid w:val="00E6268E"/>
    <w:rsid w:val="00E70774"/>
    <w:rsid w:val="00E710E8"/>
    <w:rsid w:val="00E72EE3"/>
    <w:rsid w:val="00E73ED5"/>
    <w:rsid w:val="00E74A75"/>
    <w:rsid w:val="00E7566A"/>
    <w:rsid w:val="00E7627A"/>
    <w:rsid w:val="00E77ACC"/>
    <w:rsid w:val="00E81B1B"/>
    <w:rsid w:val="00E84052"/>
    <w:rsid w:val="00E85C91"/>
    <w:rsid w:val="00E90E27"/>
    <w:rsid w:val="00E93D9A"/>
    <w:rsid w:val="00E95B51"/>
    <w:rsid w:val="00E965FA"/>
    <w:rsid w:val="00EA382C"/>
    <w:rsid w:val="00EA4FBA"/>
    <w:rsid w:val="00EA54FE"/>
    <w:rsid w:val="00EA5C06"/>
    <w:rsid w:val="00EB1FB8"/>
    <w:rsid w:val="00EB6759"/>
    <w:rsid w:val="00EC5A49"/>
    <w:rsid w:val="00ED0736"/>
    <w:rsid w:val="00ED530C"/>
    <w:rsid w:val="00ED5B79"/>
    <w:rsid w:val="00ED60FA"/>
    <w:rsid w:val="00ED6785"/>
    <w:rsid w:val="00ED7045"/>
    <w:rsid w:val="00ED7B45"/>
    <w:rsid w:val="00EE1ADF"/>
    <w:rsid w:val="00EE23A7"/>
    <w:rsid w:val="00EE2D70"/>
    <w:rsid w:val="00EE3890"/>
    <w:rsid w:val="00EE4982"/>
    <w:rsid w:val="00EE6799"/>
    <w:rsid w:val="00EE71F3"/>
    <w:rsid w:val="00EF367D"/>
    <w:rsid w:val="00EF5267"/>
    <w:rsid w:val="00EF52CF"/>
    <w:rsid w:val="00EF6318"/>
    <w:rsid w:val="00F01738"/>
    <w:rsid w:val="00F03C40"/>
    <w:rsid w:val="00F043DD"/>
    <w:rsid w:val="00F055B6"/>
    <w:rsid w:val="00F05775"/>
    <w:rsid w:val="00F06DDB"/>
    <w:rsid w:val="00F11E62"/>
    <w:rsid w:val="00F121E3"/>
    <w:rsid w:val="00F13460"/>
    <w:rsid w:val="00F13C00"/>
    <w:rsid w:val="00F14956"/>
    <w:rsid w:val="00F16F24"/>
    <w:rsid w:val="00F20875"/>
    <w:rsid w:val="00F210C9"/>
    <w:rsid w:val="00F2139E"/>
    <w:rsid w:val="00F24D55"/>
    <w:rsid w:val="00F275DE"/>
    <w:rsid w:val="00F27AE1"/>
    <w:rsid w:val="00F27D18"/>
    <w:rsid w:val="00F31790"/>
    <w:rsid w:val="00F33B25"/>
    <w:rsid w:val="00F372DE"/>
    <w:rsid w:val="00F4002E"/>
    <w:rsid w:val="00F424A5"/>
    <w:rsid w:val="00F4313A"/>
    <w:rsid w:val="00F45719"/>
    <w:rsid w:val="00F4748E"/>
    <w:rsid w:val="00F5164B"/>
    <w:rsid w:val="00F51D93"/>
    <w:rsid w:val="00F52AE1"/>
    <w:rsid w:val="00F532E9"/>
    <w:rsid w:val="00F53EAF"/>
    <w:rsid w:val="00F54149"/>
    <w:rsid w:val="00F5456B"/>
    <w:rsid w:val="00F55D0F"/>
    <w:rsid w:val="00F55DDD"/>
    <w:rsid w:val="00F62827"/>
    <w:rsid w:val="00F6376F"/>
    <w:rsid w:val="00F63F58"/>
    <w:rsid w:val="00F64255"/>
    <w:rsid w:val="00F64CD2"/>
    <w:rsid w:val="00F6669A"/>
    <w:rsid w:val="00F73EBB"/>
    <w:rsid w:val="00F74B2B"/>
    <w:rsid w:val="00F77E71"/>
    <w:rsid w:val="00F87BA6"/>
    <w:rsid w:val="00F90DE5"/>
    <w:rsid w:val="00F91380"/>
    <w:rsid w:val="00F93205"/>
    <w:rsid w:val="00F972DB"/>
    <w:rsid w:val="00F97B17"/>
    <w:rsid w:val="00FA3795"/>
    <w:rsid w:val="00FA668C"/>
    <w:rsid w:val="00FA6DFC"/>
    <w:rsid w:val="00FA7121"/>
    <w:rsid w:val="00FA7998"/>
    <w:rsid w:val="00FB148F"/>
    <w:rsid w:val="00FB1C2C"/>
    <w:rsid w:val="00FB46A4"/>
    <w:rsid w:val="00FB7483"/>
    <w:rsid w:val="00FB77EF"/>
    <w:rsid w:val="00FC16DC"/>
    <w:rsid w:val="00FC31DE"/>
    <w:rsid w:val="00FC39C2"/>
    <w:rsid w:val="00FC5521"/>
    <w:rsid w:val="00FC7424"/>
    <w:rsid w:val="00FD63B3"/>
    <w:rsid w:val="00FE0C99"/>
    <w:rsid w:val="00FF4B07"/>
    <w:rsid w:val="00FF52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E28FA3"/>
  <w15:chartTrackingRefBased/>
  <w15:docId w15:val="{752D3046-D120-4E4D-9472-2D835A56FC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40D9"/>
    <w:pPr>
      <w:spacing w:before="200"/>
    </w:pPr>
    <w:rPr>
      <w:rFonts w:ascii="Roboto" w:hAnsi="Roboto"/>
      <w:color w:val="000000" w:themeColor="text1"/>
      <w:sz w:val="20"/>
    </w:rPr>
  </w:style>
  <w:style w:type="paragraph" w:styleId="Heading1">
    <w:name w:val="heading 1"/>
    <w:aliases w:val="Paper Name"/>
    <w:basedOn w:val="Normal"/>
    <w:next w:val="Normal"/>
    <w:link w:val="Heading1Char"/>
    <w:uiPriority w:val="9"/>
    <w:qFormat/>
    <w:rsid w:val="008C6F83"/>
    <w:pPr>
      <w:widowControl w:val="0"/>
      <w:pBdr>
        <w:top w:val="single" w:sz="48" w:space="0" w:color="2F5496" w:themeColor="accent1" w:themeShade="BF"/>
        <w:bottom w:val="single" w:sz="48" w:space="0" w:color="2F5496" w:themeColor="accent1" w:themeShade="BF"/>
      </w:pBdr>
      <w:shd w:val="clear" w:color="auto" w:fill="2F5496" w:themeFill="accent1" w:themeFillShade="BF"/>
      <w:spacing w:before="0"/>
      <w:ind w:left="-1440" w:right="-1008" w:firstLine="1440"/>
      <w:outlineLvl w:val="0"/>
    </w:pPr>
    <w:rPr>
      <w:rFonts w:cs="Aharoni"/>
      <w:noProof/>
      <w:color w:val="FFFFFF" w:themeColor="background1"/>
      <w:sz w:val="52"/>
      <w:szCs w:val="52"/>
    </w:rPr>
  </w:style>
  <w:style w:type="paragraph" w:styleId="Heading2">
    <w:name w:val="heading 2"/>
    <w:aliases w:val="Heading 2-Left"/>
    <w:basedOn w:val="Normal"/>
    <w:next w:val="Normal"/>
    <w:link w:val="Heading2Char"/>
    <w:uiPriority w:val="9"/>
    <w:unhideWhenUsed/>
    <w:qFormat/>
    <w:rsid w:val="00AF5871"/>
    <w:pPr>
      <w:pBdr>
        <w:top w:val="single" w:sz="48" w:space="1" w:color="B8E08C"/>
        <w:bottom w:val="single" w:sz="18" w:space="1" w:color="B8E08C"/>
      </w:pBdr>
      <w:shd w:val="clear" w:color="auto" w:fill="B8E08C"/>
      <w:spacing w:before="360"/>
      <w:ind w:left="-1440" w:firstLine="1440"/>
      <w:outlineLvl w:val="1"/>
    </w:pPr>
    <w:rPr>
      <w:b/>
      <w:smallCaps/>
      <w:color w:val="2F5496" w:themeColor="accent1" w:themeShade="BF"/>
      <w:sz w:val="28"/>
      <w:szCs w:val="28"/>
    </w:rPr>
  </w:style>
  <w:style w:type="paragraph" w:styleId="Heading3">
    <w:name w:val="heading 3"/>
    <w:aliases w:val="Heading 3-Left"/>
    <w:basedOn w:val="Heading2"/>
    <w:next w:val="Normal"/>
    <w:link w:val="Heading3Char"/>
    <w:uiPriority w:val="9"/>
    <w:unhideWhenUsed/>
    <w:qFormat/>
    <w:rsid w:val="00AF5871"/>
    <w:pPr>
      <w:widowControl w:val="0"/>
      <w:pBdr>
        <w:top w:val="none" w:sz="0" w:space="0" w:color="auto"/>
      </w:pBdr>
      <w:shd w:val="clear" w:color="auto" w:fill="auto"/>
      <w:ind w:left="-360" w:firstLine="360"/>
      <w:outlineLvl w:val="2"/>
    </w:pPr>
    <w:rPr>
      <w:iCs/>
    </w:rPr>
  </w:style>
  <w:style w:type="paragraph" w:styleId="Heading4">
    <w:name w:val="heading 4"/>
    <w:basedOn w:val="Normal"/>
    <w:next w:val="Normal"/>
    <w:link w:val="Heading4Char"/>
    <w:uiPriority w:val="9"/>
    <w:unhideWhenUsed/>
    <w:qFormat/>
    <w:rsid w:val="00AF5871"/>
    <w:pPr>
      <w:keepNext/>
      <w:keepLines/>
      <w:shd w:val="clear" w:color="E2EFD9" w:themeColor="accent6" w:themeTint="33" w:fill="auto"/>
      <w:spacing w:before="360"/>
      <w:outlineLvl w:val="3"/>
    </w:pPr>
    <w:rPr>
      <w:rFonts w:eastAsiaTheme="majorEastAsia" w:cstheme="majorBidi"/>
      <w:b/>
      <w:iCs/>
      <w:smallCaps/>
      <w:color w:val="2F5496" w:themeColor="accent1" w:themeShade="BF"/>
      <w:sz w:val="28"/>
    </w:rPr>
  </w:style>
  <w:style w:type="paragraph" w:styleId="Heading5">
    <w:name w:val="heading 5"/>
    <w:basedOn w:val="Normal"/>
    <w:next w:val="Normal"/>
    <w:link w:val="Heading5Char"/>
    <w:uiPriority w:val="9"/>
    <w:unhideWhenUsed/>
    <w:qFormat/>
    <w:rsid w:val="00AF5871"/>
    <w:pPr>
      <w:keepNext/>
      <w:keepLines/>
      <w:spacing w:before="360"/>
      <w:outlineLvl w:val="4"/>
    </w:pPr>
    <w:rPr>
      <w:rFonts w:eastAsiaTheme="majorEastAsia" w:cstheme="majorBidi"/>
      <w:b/>
      <w:i/>
      <w:color w:val="2F5496" w:themeColor="accent1" w:themeShade="BF"/>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Paper Name Char"/>
    <w:basedOn w:val="DefaultParagraphFont"/>
    <w:link w:val="Heading1"/>
    <w:uiPriority w:val="9"/>
    <w:rsid w:val="008C6F83"/>
    <w:rPr>
      <w:rFonts w:ascii="Roboto" w:hAnsi="Roboto" w:cs="Aharoni"/>
      <w:noProof/>
      <w:color w:val="FFFFFF" w:themeColor="background1"/>
      <w:sz w:val="52"/>
      <w:szCs w:val="52"/>
      <w:shd w:val="clear" w:color="auto" w:fill="2F5496" w:themeFill="accent1" w:themeFillShade="BF"/>
    </w:rPr>
  </w:style>
  <w:style w:type="character" w:customStyle="1" w:styleId="Heading2Char">
    <w:name w:val="Heading 2 Char"/>
    <w:aliases w:val="Heading 2-Left Char"/>
    <w:basedOn w:val="DefaultParagraphFont"/>
    <w:link w:val="Heading2"/>
    <w:uiPriority w:val="9"/>
    <w:rsid w:val="00AF5871"/>
    <w:rPr>
      <w:rFonts w:ascii="Roboto" w:hAnsi="Roboto"/>
      <w:b/>
      <w:smallCaps/>
      <w:color w:val="2F5496" w:themeColor="accent1" w:themeShade="BF"/>
      <w:sz w:val="28"/>
      <w:szCs w:val="28"/>
      <w:shd w:val="clear" w:color="auto" w:fill="B8E08C"/>
    </w:rPr>
  </w:style>
  <w:style w:type="character" w:customStyle="1" w:styleId="Heading4Char">
    <w:name w:val="Heading 4 Char"/>
    <w:basedOn w:val="DefaultParagraphFont"/>
    <w:link w:val="Heading4"/>
    <w:uiPriority w:val="9"/>
    <w:rsid w:val="00AF5871"/>
    <w:rPr>
      <w:rFonts w:ascii="Roboto" w:eastAsiaTheme="majorEastAsia" w:hAnsi="Roboto" w:cstheme="majorBidi"/>
      <w:b/>
      <w:iCs/>
      <w:smallCaps/>
      <w:color w:val="2F5496" w:themeColor="accent1" w:themeShade="BF"/>
      <w:sz w:val="28"/>
      <w:shd w:val="clear" w:color="E2EFD9" w:themeColor="accent6" w:themeTint="33" w:fill="auto"/>
    </w:rPr>
  </w:style>
  <w:style w:type="character" w:customStyle="1" w:styleId="Heading3Char">
    <w:name w:val="Heading 3 Char"/>
    <w:aliases w:val="Heading 3-Left Char"/>
    <w:basedOn w:val="DefaultParagraphFont"/>
    <w:link w:val="Heading3"/>
    <w:uiPriority w:val="9"/>
    <w:rsid w:val="00AF5871"/>
    <w:rPr>
      <w:rFonts w:ascii="Roboto" w:hAnsi="Roboto"/>
      <w:b/>
      <w:iCs/>
      <w:smallCaps/>
      <w:color w:val="2F5496" w:themeColor="accent1" w:themeShade="BF"/>
      <w:sz w:val="28"/>
      <w:szCs w:val="28"/>
    </w:rPr>
  </w:style>
  <w:style w:type="character" w:customStyle="1" w:styleId="Heading5Char">
    <w:name w:val="Heading 5 Char"/>
    <w:basedOn w:val="DefaultParagraphFont"/>
    <w:link w:val="Heading5"/>
    <w:uiPriority w:val="9"/>
    <w:rsid w:val="00AF5871"/>
    <w:rPr>
      <w:rFonts w:ascii="Roboto" w:eastAsiaTheme="majorEastAsia" w:hAnsi="Roboto" w:cstheme="majorBidi"/>
      <w:b/>
      <w:i/>
      <w:color w:val="2F5496" w:themeColor="accent1" w:themeShade="BF"/>
    </w:rPr>
  </w:style>
  <w:style w:type="paragraph" w:styleId="Header">
    <w:name w:val="header"/>
    <w:basedOn w:val="Normal"/>
    <w:link w:val="HeaderChar"/>
    <w:uiPriority w:val="99"/>
    <w:unhideWhenUsed/>
    <w:rsid w:val="005F1011"/>
    <w:pPr>
      <w:tabs>
        <w:tab w:val="center" w:pos="4680"/>
        <w:tab w:val="right" w:pos="9360"/>
      </w:tabs>
    </w:pPr>
  </w:style>
  <w:style w:type="character" w:customStyle="1" w:styleId="HeaderChar">
    <w:name w:val="Header Char"/>
    <w:basedOn w:val="DefaultParagraphFont"/>
    <w:link w:val="Header"/>
    <w:uiPriority w:val="99"/>
    <w:rsid w:val="005F1011"/>
  </w:style>
  <w:style w:type="paragraph" w:styleId="Footer">
    <w:name w:val="footer"/>
    <w:basedOn w:val="Normal"/>
    <w:link w:val="FooterChar"/>
    <w:uiPriority w:val="99"/>
    <w:unhideWhenUsed/>
    <w:rsid w:val="005F1011"/>
    <w:pPr>
      <w:tabs>
        <w:tab w:val="center" w:pos="4680"/>
        <w:tab w:val="right" w:pos="9360"/>
      </w:tabs>
    </w:pPr>
  </w:style>
  <w:style w:type="character" w:customStyle="1" w:styleId="FooterChar">
    <w:name w:val="Footer Char"/>
    <w:basedOn w:val="DefaultParagraphFont"/>
    <w:link w:val="Footer"/>
    <w:uiPriority w:val="99"/>
    <w:rsid w:val="005F1011"/>
  </w:style>
  <w:style w:type="paragraph" w:styleId="NormalWeb">
    <w:name w:val="Normal (Web)"/>
    <w:basedOn w:val="Normal"/>
    <w:uiPriority w:val="99"/>
    <w:unhideWhenUsed/>
    <w:rsid w:val="00A8748F"/>
    <w:pPr>
      <w:spacing w:before="100" w:beforeAutospacing="1" w:after="100" w:afterAutospacing="1"/>
    </w:pPr>
    <w:rPr>
      <w:rFonts w:eastAsia="Times New Roman"/>
    </w:rPr>
  </w:style>
  <w:style w:type="character" w:styleId="Hyperlink">
    <w:name w:val="Hyperlink"/>
    <w:basedOn w:val="DefaultParagraphFont"/>
    <w:uiPriority w:val="99"/>
    <w:unhideWhenUsed/>
    <w:rsid w:val="00A8748F"/>
    <w:rPr>
      <w:color w:val="0000FF"/>
      <w:u w:val="single"/>
    </w:rPr>
  </w:style>
  <w:style w:type="paragraph" w:styleId="ListParagraph">
    <w:name w:val="List Paragraph"/>
    <w:basedOn w:val="Normal"/>
    <w:uiPriority w:val="34"/>
    <w:rsid w:val="00795329"/>
    <w:pPr>
      <w:ind w:left="720"/>
      <w:contextualSpacing/>
    </w:pPr>
  </w:style>
  <w:style w:type="character" w:styleId="Emphasis">
    <w:name w:val="Emphasis"/>
    <w:basedOn w:val="Heading3Char"/>
    <w:uiPriority w:val="20"/>
    <w:rsid w:val="008E67C4"/>
    <w:rPr>
      <w:rFonts w:ascii="Abadi" w:hAnsi="Abadi"/>
      <w:b/>
      <w:i w:val="0"/>
      <w:iCs w:val="0"/>
      <w:caps w:val="0"/>
      <w:smallCaps/>
      <w:strike w:val="0"/>
      <w:dstrike w:val="0"/>
      <w:vanish w:val="0"/>
      <w:color w:val="384BBA"/>
      <w:sz w:val="28"/>
      <w:szCs w:val="28"/>
      <w:vertAlign w:val="baseline"/>
    </w:rPr>
  </w:style>
  <w:style w:type="paragraph" w:styleId="NoSpacing">
    <w:name w:val="No Spacing"/>
    <w:uiPriority w:val="1"/>
    <w:rsid w:val="00610A0B"/>
    <w:rPr>
      <w:rFonts w:ascii="Abadi" w:hAnsi="Abadi"/>
      <w:color w:val="000000" w:themeColor="text1"/>
    </w:rPr>
  </w:style>
  <w:style w:type="paragraph" w:styleId="Title">
    <w:name w:val="Title"/>
    <w:basedOn w:val="Normal"/>
    <w:next w:val="Normal"/>
    <w:link w:val="TitleChar"/>
    <w:uiPriority w:val="10"/>
    <w:rsid w:val="00903399"/>
    <w:pPr>
      <w:contextualSpacing/>
    </w:pPr>
    <w:rPr>
      <w:rFonts w:eastAsiaTheme="majorEastAsia" w:cstheme="majorBidi"/>
      <w:color w:val="FFFFFF" w:themeColor="background1"/>
      <w:kern w:val="28"/>
      <w:sz w:val="56"/>
      <w:szCs w:val="56"/>
    </w:rPr>
  </w:style>
  <w:style w:type="character" w:styleId="CommentReference">
    <w:name w:val="annotation reference"/>
    <w:basedOn w:val="DefaultParagraphFont"/>
    <w:uiPriority w:val="99"/>
    <w:semiHidden/>
    <w:unhideWhenUsed/>
    <w:rsid w:val="000344AF"/>
    <w:rPr>
      <w:sz w:val="16"/>
      <w:szCs w:val="16"/>
    </w:rPr>
  </w:style>
  <w:style w:type="paragraph" w:styleId="CommentText">
    <w:name w:val="annotation text"/>
    <w:basedOn w:val="Normal"/>
    <w:link w:val="CommentTextChar"/>
    <w:uiPriority w:val="99"/>
    <w:semiHidden/>
    <w:unhideWhenUsed/>
    <w:rsid w:val="000344AF"/>
    <w:rPr>
      <w:szCs w:val="20"/>
    </w:rPr>
  </w:style>
  <w:style w:type="character" w:customStyle="1" w:styleId="CommentTextChar">
    <w:name w:val="Comment Text Char"/>
    <w:basedOn w:val="DefaultParagraphFont"/>
    <w:link w:val="CommentText"/>
    <w:uiPriority w:val="99"/>
    <w:semiHidden/>
    <w:rsid w:val="000344AF"/>
    <w:rPr>
      <w:rFonts w:ascii="Abadi" w:hAnsi="Abadi"/>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0344AF"/>
    <w:rPr>
      <w:b/>
      <w:bCs/>
    </w:rPr>
  </w:style>
  <w:style w:type="character" w:customStyle="1" w:styleId="CommentSubjectChar">
    <w:name w:val="Comment Subject Char"/>
    <w:basedOn w:val="CommentTextChar"/>
    <w:link w:val="CommentSubject"/>
    <w:uiPriority w:val="99"/>
    <w:semiHidden/>
    <w:rsid w:val="000344AF"/>
    <w:rPr>
      <w:rFonts w:ascii="Abadi" w:hAnsi="Abadi"/>
      <w:b/>
      <w:bCs/>
      <w:color w:val="000000" w:themeColor="text1"/>
      <w:sz w:val="20"/>
      <w:szCs w:val="20"/>
    </w:rPr>
  </w:style>
  <w:style w:type="paragraph" w:styleId="BalloonText">
    <w:name w:val="Balloon Text"/>
    <w:basedOn w:val="Normal"/>
    <w:link w:val="BalloonTextChar"/>
    <w:uiPriority w:val="99"/>
    <w:semiHidden/>
    <w:unhideWhenUsed/>
    <w:rsid w:val="000344A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44AF"/>
    <w:rPr>
      <w:rFonts w:ascii="Segoe UI" w:hAnsi="Segoe UI" w:cs="Segoe UI"/>
      <w:color w:val="000000" w:themeColor="text1"/>
      <w:sz w:val="18"/>
      <w:szCs w:val="18"/>
    </w:rPr>
  </w:style>
  <w:style w:type="paragraph" w:styleId="Caption">
    <w:name w:val="caption"/>
    <w:basedOn w:val="Normal"/>
    <w:next w:val="Normal"/>
    <w:uiPriority w:val="35"/>
    <w:unhideWhenUsed/>
    <w:qFormat/>
    <w:rsid w:val="00C44F37"/>
    <w:rPr>
      <w:i/>
      <w:iCs/>
      <w:color w:val="44546A" w:themeColor="text2"/>
      <w:sz w:val="18"/>
      <w:szCs w:val="18"/>
    </w:rPr>
  </w:style>
  <w:style w:type="character" w:customStyle="1" w:styleId="TitleChar">
    <w:name w:val="Title Char"/>
    <w:basedOn w:val="DefaultParagraphFont"/>
    <w:link w:val="Title"/>
    <w:uiPriority w:val="10"/>
    <w:rsid w:val="00903399"/>
    <w:rPr>
      <w:rFonts w:ascii="Abadi" w:eastAsiaTheme="majorEastAsia" w:hAnsi="Abadi" w:cstheme="majorBidi"/>
      <w:color w:val="FFFFFF" w:themeColor="background1"/>
      <w:kern w:val="28"/>
      <w:sz w:val="56"/>
      <w:szCs w:val="56"/>
    </w:rPr>
  </w:style>
  <w:style w:type="character" w:styleId="UnresolvedMention">
    <w:name w:val="Unresolved Mention"/>
    <w:basedOn w:val="DefaultParagraphFont"/>
    <w:uiPriority w:val="99"/>
    <w:semiHidden/>
    <w:unhideWhenUsed/>
    <w:rsid w:val="00085C56"/>
    <w:rPr>
      <w:color w:val="605E5C"/>
      <w:shd w:val="clear" w:color="auto" w:fill="E1DFDD"/>
    </w:rPr>
  </w:style>
  <w:style w:type="character" w:styleId="FollowedHyperlink">
    <w:name w:val="FollowedHyperlink"/>
    <w:basedOn w:val="DefaultParagraphFont"/>
    <w:uiPriority w:val="99"/>
    <w:semiHidden/>
    <w:unhideWhenUsed/>
    <w:rsid w:val="004C586C"/>
    <w:rPr>
      <w:color w:val="954F72" w:themeColor="followedHyperlink"/>
      <w:u w:val="single"/>
    </w:rPr>
  </w:style>
  <w:style w:type="character" w:styleId="Strong">
    <w:name w:val="Strong"/>
    <w:basedOn w:val="DefaultParagraphFont"/>
    <w:uiPriority w:val="22"/>
    <w:rsid w:val="008B654D"/>
    <w:rPr>
      <w:b/>
      <w:bCs/>
    </w:rPr>
  </w:style>
  <w:style w:type="paragraph" w:customStyle="1" w:styleId="cdt4ke">
    <w:name w:val="cdt4ke"/>
    <w:basedOn w:val="Normal"/>
    <w:rsid w:val="008B654D"/>
    <w:pPr>
      <w:spacing w:before="100" w:beforeAutospacing="1" w:after="100" w:afterAutospacing="1"/>
    </w:pPr>
    <w:rPr>
      <w:rFonts w:ascii="Times New Roman" w:eastAsia="Times New Roman" w:hAnsi="Times New Roman"/>
      <w:color w:val="auto"/>
      <w:sz w:val="24"/>
    </w:rPr>
  </w:style>
  <w:style w:type="paragraph" w:customStyle="1" w:styleId="Heading2-right">
    <w:name w:val="Heading 2-right"/>
    <w:basedOn w:val="Heading2"/>
    <w:next w:val="Normal"/>
    <w:link w:val="Heading2-rightChar"/>
    <w:qFormat/>
    <w:rsid w:val="006A6C3D"/>
    <w:pPr>
      <w:ind w:left="0" w:right="-1008" w:firstLine="0"/>
    </w:pPr>
  </w:style>
  <w:style w:type="paragraph" w:customStyle="1" w:styleId="Heading3-right">
    <w:name w:val="Heading 3-right"/>
    <w:basedOn w:val="Heading3"/>
    <w:next w:val="Normal"/>
    <w:qFormat/>
    <w:rsid w:val="00AF5871"/>
    <w:pPr>
      <w:ind w:left="0" w:right="-360" w:firstLine="0"/>
    </w:pPr>
    <w:rPr>
      <w:bCs/>
    </w:rPr>
  </w:style>
  <w:style w:type="character" w:customStyle="1" w:styleId="Heading2-rightChar">
    <w:name w:val="Heading 2-right Char"/>
    <w:basedOn w:val="Heading2Char"/>
    <w:link w:val="Heading2-right"/>
    <w:rsid w:val="006A6C3D"/>
    <w:rPr>
      <w:rFonts w:ascii="Roboto" w:hAnsi="Roboto"/>
      <w:b/>
      <w:smallCaps/>
      <w:color w:val="2F5496" w:themeColor="accent1" w:themeShade="BF"/>
      <w:sz w:val="28"/>
      <w:szCs w:val="28"/>
      <w:shd w:val="clear" w:color="auto" w:fill="B8E08C"/>
    </w:rPr>
  </w:style>
  <w:style w:type="paragraph" w:styleId="Subtitle">
    <w:name w:val="Subtitle"/>
    <w:basedOn w:val="Normal"/>
    <w:next w:val="Normal"/>
    <w:link w:val="SubtitleChar"/>
    <w:uiPriority w:val="11"/>
    <w:qFormat/>
    <w:rsid w:val="006B10EA"/>
    <w:pPr>
      <w:numPr>
        <w:ilvl w:val="1"/>
      </w:numPr>
      <w:pBdr>
        <w:bottom w:val="single" w:sz="48" w:space="1" w:color="2F5496" w:themeColor="accent1" w:themeShade="BF"/>
      </w:pBdr>
      <w:shd w:val="clear" w:color="auto" w:fill="2F5496" w:themeFill="accent1" w:themeFillShade="BF"/>
      <w:spacing w:before="0" w:after="200"/>
      <w:ind w:right="-1008" w:hanging="1440"/>
    </w:pPr>
    <w:rPr>
      <w:rFonts w:eastAsiaTheme="minorEastAsia" w:cstheme="minorBidi"/>
      <w:color w:val="FFFFFF" w:themeColor="background1"/>
      <w:spacing w:val="15"/>
      <w:szCs w:val="22"/>
    </w:rPr>
  </w:style>
  <w:style w:type="character" w:customStyle="1" w:styleId="SubtitleChar">
    <w:name w:val="Subtitle Char"/>
    <w:basedOn w:val="DefaultParagraphFont"/>
    <w:link w:val="Subtitle"/>
    <w:uiPriority w:val="11"/>
    <w:rsid w:val="006B10EA"/>
    <w:rPr>
      <w:rFonts w:ascii="Roboto" w:eastAsiaTheme="minorEastAsia" w:hAnsi="Roboto" w:cstheme="minorBidi"/>
      <w:color w:val="FFFFFF" w:themeColor="background1"/>
      <w:spacing w:val="15"/>
      <w:sz w:val="20"/>
      <w:szCs w:val="22"/>
      <w:shd w:val="clear" w:color="auto" w:fill="2F5496" w:themeFill="accent1" w:themeFillShade="BF"/>
    </w:rPr>
  </w:style>
  <w:style w:type="paragraph" w:customStyle="1" w:styleId="Heading2-Context">
    <w:name w:val="Heading 2-Context"/>
    <w:basedOn w:val="Heading2-right"/>
    <w:link w:val="Heading2-ContextChar"/>
    <w:qFormat/>
    <w:rsid w:val="00AF5871"/>
    <w:pPr>
      <w:pBdr>
        <w:top w:val="single" w:sz="48" w:space="1" w:color="FFE599" w:themeColor="accent4" w:themeTint="66"/>
        <w:bottom w:val="single" w:sz="18" w:space="0" w:color="FFE599" w:themeColor="accent4" w:themeTint="66"/>
      </w:pBdr>
      <w:shd w:val="clear" w:color="auto" w:fill="FFE599" w:themeFill="accent4" w:themeFillTint="66"/>
      <w:ind w:right="0"/>
    </w:pPr>
  </w:style>
  <w:style w:type="paragraph" w:customStyle="1" w:styleId="normal-context">
    <w:name w:val="normal-context"/>
    <w:basedOn w:val="Normal"/>
    <w:link w:val="normal-contextChar"/>
    <w:qFormat/>
    <w:rsid w:val="008B2B18"/>
    <w:pPr>
      <w:pBdr>
        <w:top w:val="single" w:sz="48" w:space="1" w:color="FFF2CC" w:themeColor="accent4" w:themeTint="33"/>
        <w:bottom w:val="single" w:sz="48" w:space="1" w:color="FFF2CC" w:themeColor="accent4" w:themeTint="33"/>
      </w:pBdr>
      <w:shd w:val="clear" w:color="auto" w:fill="FFF2CC" w:themeFill="accent4" w:themeFillTint="33"/>
      <w:spacing w:before="0" w:after="200"/>
    </w:pPr>
  </w:style>
  <w:style w:type="character" w:customStyle="1" w:styleId="Heading2-ContextChar">
    <w:name w:val="Heading 2-Context Char"/>
    <w:basedOn w:val="Heading2-rightChar"/>
    <w:link w:val="Heading2-Context"/>
    <w:rsid w:val="00AF5871"/>
    <w:rPr>
      <w:rFonts w:ascii="Roboto" w:hAnsi="Roboto"/>
      <w:b/>
      <w:smallCaps/>
      <w:color w:val="2F5496" w:themeColor="accent1" w:themeShade="BF"/>
      <w:sz w:val="28"/>
      <w:szCs w:val="28"/>
      <w:shd w:val="clear" w:color="auto" w:fill="FFE599" w:themeFill="accent4" w:themeFillTint="66"/>
    </w:rPr>
  </w:style>
  <w:style w:type="character" w:customStyle="1" w:styleId="normal-contextChar">
    <w:name w:val="normal-context Char"/>
    <w:basedOn w:val="DefaultParagraphFont"/>
    <w:link w:val="normal-context"/>
    <w:rsid w:val="008B2B18"/>
    <w:rPr>
      <w:rFonts w:ascii="Roboto" w:hAnsi="Roboto"/>
      <w:color w:val="000000" w:themeColor="text1"/>
      <w:sz w:val="20"/>
      <w:shd w:val="clear" w:color="auto" w:fill="FFF2CC" w:themeFill="accent4" w:themeFillTint="33"/>
    </w:rPr>
  </w:style>
  <w:style w:type="character" w:styleId="PageNumber">
    <w:name w:val="page number"/>
    <w:basedOn w:val="DefaultParagraphFont"/>
    <w:uiPriority w:val="99"/>
    <w:semiHidden/>
    <w:unhideWhenUsed/>
    <w:rsid w:val="00FA71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74858">
      <w:bodyDiv w:val="1"/>
      <w:marLeft w:val="0"/>
      <w:marRight w:val="0"/>
      <w:marTop w:val="0"/>
      <w:marBottom w:val="0"/>
      <w:divBdr>
        <w:top w:val="none" w:sz="0" w:space="0" w:color="auto"/>
        <w:left w:val="none" w:sz="0" w:space="0" w:color="auto"/>
        <w:bottom w:val="none" w:sz="0" w:space="0" w:color="auto"/>
        <w:right w:val="none" w:sz="0" w:space="0" w:color="auto"/>
      </w:divBdr>
    </w:div>
    <w:div w:id="147330774">
      <w:bodyDiv w:val="1"/>
      <w:marLeft w:val="0"/>
      <w:marRight w:val="0"/>
      <w:marTop w:val="0"/>
      <w:marBottom w:val="0"/>
      <w:divBdr>
        <w:top w:val="none" w:sz="0" w:space="0" w:color="auto"/>
        <w:left w:val="none" w:sz="0" w:space="0" w:color="auto"/>
        <w:bottom w:val="none" w:sz="0" w:space="0" w:color="auto"/>
        <w:right w:val="none" w:sz="0" w:space="0" w:color="auto"/>
      </w:divBdr>
    </w:div>
    <w:div w:id="155001174">
      <w:bodyDiv w:val="1"/>
      <w:marLeft w:val="0"/>
      <w:marRight w:val="0"/>
      <w:marTop w:val="0"/>
      <w:marBottom w:val="0"/>
      <w:divBdr>
        <w:top w:val="none" w:sz="0" w:space="0" w:color="auto"/>
        <w:left w:val="none" w:sz="0" w:space="0" w:color="auto"/>
        <w:bottom w:val="none" w:sz="0" w:space="0" w:color="auto"/>
        <w:right w:val="none" w:sz="0" w:space="0" w:color="auto"/>
      </w:divBdr>
    </w:div>
    <w:div w:id="258367867">
      <w:bodyDiv w:val="1"/>
      <w:marLeft w:val="0"/>
      <w:marRight w:val="0"/>
      <w:marTop w:val="0"/>
      <w:marBottom w:val="0"/>
      <w:divBdr>
        <w:top w:val="none" w:sz="0" w:space="0" w:color="auto"/>
        <w:left w:val="none" w:sz="0" w:space="0" w:color="auto"/>
        <w:bottom w:val="none" w:sz="0" w:space="0" w:color="auto"/>
        <w:right w:val="none" w:sz="0" w:space="0" w:color="auto"/>
      </w:divBdr>
    </w:div>
    <w:div w:id="288324947">
      <w:bodyDiv w:val="1"/>
      <w:marLeft w:val="0"/>
      <w:marRight w:val="0"/>
      <w:marTop w:val="0"/>
      <w:marBottom w:val="0"/>
      <w:divBdr>
        <w:top w:val="none" w:sz="0" w:space="0" w:color="auto"/>
        <w:left w:val="none" w:sz="0" w:space="0" w:color="auto"/>
        <w:bottom w:val="none" w:sz="0" w:space="0" w:color="auto"/>
        <w:right w:val="none" w:sz="0" w:space="0" w:color="auto"/>
      </w:divBdr>
    </w:div>
    <w:div w:id="334966143">
      <w:bodyDiv w:val="1"/>
      <w:marLeft w:val="0"/>
      <w:marRight w:val="0"/>
      <w:marTop w:val="0"/>
      <w:marBottom w:val="0"/>
      <w:divBdr>
        <w:top w:val="none" w:sz="0" w:space="0" w:color="auto"/>
        <w:left w:val="none" w:sz="0" w:space="0" w:color="auto"/>
        <w:bottom w:val="none" w:sz="0" w:space="0" w:color="auto"/>
        <w:right w:val="none" w:sz="0" w:space="0" w:color="auto"/>
      </w:divBdr>
    </w:div>
    <w:div w:id="370156381">
      <w:bodyDiv w:val="1"/>
      <w:marLeft w:val="0"/>
      <w:marRight w:val="0"/>
      <w:marTop w:val="0"/>
      <w:marBottom w:val="0"/>
      <w:divBdr>
        <w:top w:val="none" w:sz="0" w:space="0" w:color="auto"/>
        <w:left w:val="none" w:sz="0" w:space="0" w:color="auto"/>
        <w:bottom w:val="none" w:sz="0" w:space="0" w:color="auto"/>
        <w:right w:val="none" w:sz="0" w:space="0" w:color="auto"/>
      </w:divBdr>
    </w:div>
    <w:div w:id="374933071">
      <w:bodyDiv w:val="1"/>
      <w:marLeft w:val="0"/>
      <w:marRight w:val="0"/>
      <w:marTop w:val="0"/>
      <w:marBottom w:val="0"/>
      <w:divBdr>
        <w:top w:val="none" w:sz="0" w:space="0" w:color="auto"/>
        <w:left w:val="none" w:sz="0" w:space="0" w:color="auto"/>
        <w:bottom w:val="none" w:sz="0" w:space="0" w:color="auto"/>
        <w:right w:val="none" w:sz="0" w:space="0" w:color="auto"/>
      </w:divBdr>
      <w:divsChild>
        <w:div w:id="1629704678">
          <w:marLeft w:val="0"/>
          <w:marRight w:val="0"/>
          <w:marTop w:val="0"/>
          <w:marBottom w:val="0"/>
          <w:divBdr>
            <w:top w:val="none" w:sz="0" w:space="0" w:color="auto"/>
            <w:left w:val="none" w:sz="0" w:space="0" w:color="auto"/>
            <w:bottom w:val="none" w:sz="0" w:space="0" w:color="auto"/>
            <w:right w:val="none" w:sz="0" w:space="0" w:color="auto"/>
          </w:divBdr>
        </w:div>
      </w:divsChild>
    </w:div>
    <w:div w:id="502821846">
      <w:bodyDiv w:val="1"/>
      <w:marLeft w:val="0"/>
      <w:marRight w:val="0"/>
      <w:marTop w:val="0"/>
      <w:marBottom w:val="0"/>
      <w:divBdr>
        <w:top w:val="none" w:sz="0" w:space="0" w:color="auto"/>
        <w:left w:val="none" w:sz="0" w:space="0" w:color="auto"/>
        <w:bottom w:val="none" w:sz="0" w:space="0" w:color="auto"/>
        <w:right w:val="none" w:sz="0" w:space="0" w:color="auto"/>
      </w:divBdr>
    </w:div>
    <w:div w:id="503514219">
      <w:bodyDiv w:val="1"/>
      <w:marLeft w:val="0"/>
      <w:marRight w:val="0"/>
      <w:marTop w:val="0"/>
      <w:marBottom w:val="0"/>
      <w:divBdr>
        <w:top w:val="none" w:sz="0" w:space="0" w:color="auto"/>
        <w:left w:val="none" w:sz="0" w:space="0" w:color="auto"/>
        <w:bottom w:val="none" w:sz="0" w:space="0" w:color="auto"/>
        <w:right w:val="none" w:sz="0" w:space="0" w:color="auto"/>
      </w:divBdr>
    </w:div>
    <w:div w:id="538051491">
      <w:bodyDiv w:val="1"/>
      <w:marLeft w:val="0"/>
      <w:marRight w:val="0"/>
      <w:marTop w:val="0"/>
      <w:marBottom w:val="0"/>
      <w:divBdr>
        <w:top w:val="none" w:sz="0" w:space="0" w:color="auto"/>
        <w:left w:val="none" w:sz="0" w:space="0" w:color="auto"/>
        <w:bottom w:val="none" w:sz="0" w:space="0" w:color="auto"/>
        <w:right w:val="none" w:sz="0" w:space="0" w:color="auto"/>
      </w:divBdr>
    </w:div>
    <w:div w:id="547499652">
      <w:bodyDiv w:val="1"/>
      <w:marLeft w:val="0"/>
      <w:marRight w:val="0"/>
      <w:marTop w:val="0"/>
      <w:marBottom w:val="0"/>
      <w:divBdr>
        <w:top w:val="none" w:sz="0" w:space="0" w:color="auto"/>
        <w:left w:val="none" w:sz="0" w:space="0" w:color="auto"/>
        <w:bottom w:val="none" w:sz="0" w:space="0" w:color="auto"/>
        <w:right w:val="none" w:sz="0" w:space="0" w:color="auto"/>
      </w:divBdr>
    </w:div>
    <w:div w:id="576476774">
      <w:bodyDiv w:val="1"/>
      <w:marLeft w:val="0"/>
      <w:marRight w:val="0"/>
      <w:marTop w:val="0"/>
      <w:marBottom w:val="0"/>
      <w:divBdr>
        <w:top w:val="none" w:sz="0" w:space="0" w:color="auto"/>
        <w:left w:val="none" w:sz="0" w:space="0" w:color="auto"/>
        <w:bottom w:val="none" w:sz="0" w:space="0" w:color="auto"/>
        <w:right w:val="none" w:sz="0" w:space="0" w:color="auto"/>
      </w:divBdr>
    </w:div>
    <w:div w:id="601450614">
      <w:bodyDiv w:val="1"/>
      <w:marLeft w:val="0"/>
      <w:marRight w:val="0"/>
      <w:marTop w:val="0"/>
      <w:marBottom w:val="0"/>
      <w:divBdr>
        <w:top w:val="none" w:sz="0" w:space="0" w:color="auto"/>
        <w:left w:val="none" w:sz="0" w:space="0" w:color="auto"/>
        <w:bottom w:val="none" w:sz="0" w:space="0" w:color="auto"/>
        <w:right w:val="none" w:sz="0" w:space="0" w:color="auto"/>
      </w:divBdr>
    </w:div>
    <w:div w:id="606356099">
      <w:bodyDiv w:val="1"/>
      <w:marLeft w:val="0"/>
      <w:marRight w:val="0"/>
      <w:marTop w:val="0"/>
      <w:marBottom w:val="0"/>
      <w:divBdr>
        <w:top w:val="none" w:sz="0" w:space="0" w:color="auto"/>
        <w:left w:val="none" w:sz="0" w:space="0" w:color="auto"/>
        <w:bottom w:val="none" w:sz="0" w:space="0" w:color="auto"/>
        <w:right w:val="none" w:sz="0" w:space="0" w:color="auto"/>
      </w:divBdr>
    </w:div>
    <w:div w:id="646671821">
      <w:bodyDiv w:val="1"/>
      <w:marLeft w:val="0"/>
      <w:marRight w:val="0"/>
      <w:marTop w:val="0"/>
      <w:marBottom w:val="0"/>
      <w:divBdr>
        <w:top w:val="none" w:sz="0" w:space="0" w:color="auto"/>
        <w:left w:val="none" w:sz="0" w:space="0" w:color="auto"/>
        <w:bottom w:val="none" w:sz="0" w:space="0" w:color="auto"/>
        <w:right w:val="none" w:sz="0" w:space="0" w:color="auto"/>
      </w:divBdr>
    </w:div>
    <w:div w:id="664674598">
      <w:bodyDiv w:val="1"/>
      <w:marLeft w:val="0"/>
      <w:marRight w:val="0"/>
      <w:marTop w:val="0"/>
      <w:marBottom w:val="0"/>
      <w:divBdr>
        <w:top w:val="none" w:sz="0" w:space="0" w:color="auto"/>
        <w:left w:val="none" w:sz="0" w:space="0" w:color="auto"/>
        <w:bottom w:val="none" w:sz="0" w:space="0" w:color="auto"/>
        <w:right w:val="none" w:sz="0" w:space="0" w:color="auto"/>
      </w:divBdr>
    </w:div>
    <w:div w:id="689599025">
      <w:bodyDiv w:val="1"/>
      <w:marLeft w:val="0"/>
      <w:marRight w:val="0"/>
      <w:marTop w:val="0"/>
      <w:marBottom w:val="0"/>
      <w:divBdr>
        <w:top w:val="none" w:sz="0" w:space="0" w:color="auto"/>
        <w:left w:val="none" w:sz="0" w:space="0" w:color="auto"/>
        <w:bottom w:val="none" w:sz="0" w:space="0" w:color="auto"/>
        <w:right w:val="none" w:sz="0" w:space="0" w:color="auto"/>
      </w:divBdr>
    </w:div>
    <w:div w:id="901985474">
      <w:bodyDiv w:val="1"/>
      <w:marLeft w:val="0"/>
      <w:marRight w:val="0"/>
      <w:marTop w:val="0"/>
      <w:marBottom w:val="0"/>
      <w:divBdr>
        <w:top w:val="none" w:sz="0" w:space="0" w:color="auto"/>
        <w:left w:val="none" w:sz="0" w:space="0" w:color="auto"/>
        <w:bottom w:val="none" w:sz="0" w:space="0" w:color="auto"/>
        <w:right w:val="none" w:sz="0" w:space="0" w:color="auto"/>
      </w:divBdr>
    </w:div>
    <w:div w:id="1018658699">
      <w:bodyDiv w:val="1"/>
      <w:marLeft w:val="0"/>
      <w:marRight w:val="0"/>
      <w:marTop w:val="0"/>
      <w:marBottom w:val="0"/>
      <w:divBdr>
        <w:top w:val="none" w:sz="0" w:space="0" w:color="auto"/>
        <w:left w:val="none" w:sz="0" w:space="0" w:color="auto"/>
        <w:bottom w:val="none" w:sz="0" w:space="0" w:color="auto"/>
        <w:right w:val="none" w:sz="0" w:space="0" w:color="auto"/>
      </w:divBdr>
    </w:div>
    <w:div w:id="1034040201">
      <w:bodyDiv w:val="1"/>
      <w:marLeft w:val="0"/>
      <w:marRight w:val="0"/>
      <w:marTop w:val="0"/>
      <w:marBottom w:val="0"/>
      <w:divBdr>
        <w:top w:val="none" w:sz="0" w:space="0" w:color="auto"/>
        <w:left w:val="none" w:sz="0" w:space="0" w:color="auto"/>
        <w:bottom w:val="none" w:sz="0" w:space="0" w:color="auto"/>
        <w:right w:val="none" w:sz="0" w:space="0" w:color="auto"/>
      </w:divBdr>
    </w:div>
    <w:div w:id="1085106157">
      <w:bodyDiv w:val="1"/>
      <w:marLeft w:val="0"/>
      <w:marRight w:val="0"/>
      <w:marTop w:val="0"/>
      <w:marBottom w:val="0"/>
      <w:divBdr>
        <w:top w:val="none" w:sz="0" w:space="0" w:color="auto"/>
        <w:left w:val="none" w:sz="0" w:space="0" w:color="auto"/>
        <w:bottom w:val="none" w:sz="0" w:space="0" w:color="auto"/>
        <w:right w:val="none" w:sz="0" w:space="0" w:color="auto"/>
      </w:divBdr>
    </w:div>
    <w:div w:id="1218201792">
      <w:bodyDiv w:val="1"/>
      <w:marLeft w:val="0"/>
      <w:marRight w:val="0"/>
      <w:marTop w:val="0"/>
      <w:marBottom w:val="0"/>
      <w:divBdr>
        <w:top w:val="none" w:sz="0" w:space="0" w:color="auto"/>
        <w:left w:val="none" w:sz="0" w:space="0" w:color="auto"/>
        <w:bottom w:val="none" w:sz="0" w:space="0" w:color="auto"/>
        <w:right w:val="none" w:sz="0" w:space="0" w:color="auto"/>
      </w:divBdr>
    </w:div>
    <w:div w:id="1246647402">
      <w:bodyDiv w:val="1"/>
      <w:marLeft w:val="0"/>
      <w:marRight w:val="0"/>
      <w:marTop w:val="0"/>
      <w:marBottom w:val="0"/>
      <w:divBdr>
        <w:top w:val="none" w:sz="0" w:space="0" w:color="auto"/>
        <w:left w:val="none" w:sz="0" w:space="0" w:color="auto"/>
        <w:bottom w:val="none" w:sz="0" w:space="0" w:color="auto"/>
        <w:right w:val="none" w:sz="0" w:space="0" w:color="auto"/>
      </w:divBdr>
    </w:div>
    <w:div w:id="1269199422">
      <w:bodyDiv w:val="1"/>
      <w:marLeft w:val="0"/>
      <w:marRight w:val="0"/>
      <w:marTop w:val="0"/>
      <w:marBottom w:val="0"/>
      <w:divBdr>
        <w:top w:val="none" w:sz="0" w:space="0" w:color="auto"/>
        <w:left w:val="none" w:sz="0" w:space="0" w:color="auto"/>
        <w:bottom w:val="none" w:sz="0" w:space="0" w:color="auto"/>
        <w:right w:val="none" w:sz="0" w:space="0" w:color="auto"/>
      </w:divBdr>
    </w:div>
    <w:div w:id="1303345776">
      <w:bodyDiv w:val="1"/>
      <w:marLeft w:val="0"/>
      <w:marRight w:val="0"/>
      <w:marTop w:val="0"/>
      <w:marBottom w:val="0"/>
      <w:divBdr>
        <w:top w:val="none" w:sz="0" w:space="0" w:color="auto"/>
        <w:left w:val="none" w:sz="0" w:space="0" w:color="auto"/>
        <w:bottom w:val="none" w:sz="0" w:space="0" w:color="auto"/>
        <w:right w:val="none" w:sz="0" w:space="0" w:color="auto"/>
      </w:divBdr>
    </w:div>
    <w:div w:id="1346441145">
      <w:bodyDiv w:val="1"/>
      <w:marLeft w:val="0"/>
      <w:marRight w:val="0"/>
      <w:marTop w:val="0"/>
      <w:marBottom w:val="0"/>
      <w:divBdr>
        <w:top w:val="none" w:sz="0" w:space="0" w:color="auto"/>
        <w:left w:val="none" w:sz="0" w:space="0" w:color="auto"/>
        <w:bottom w:val="none" w:sz="0" w:space="0" w:color="auto"/>
        <w:right w:val="none" w:sz="0" w:space="0" w:color="auto"/>
      </w:divBdr>
    </w:div>
    <w:div w:id="1357849924">
      <w:bodyDiv w:val="1"/>
      <w:marLeft w:val="0"/>
      <w:marRight w:val="0"/>
      <w:marTop w:val="0"/>
      <w:marBottom w:val="0"/>
      <w:divBdr>
        <w:top w:val="none" w:sz="0" w:space="0" w:color="auto"/>
        <w:left w:val="none" w:sz="0" w:space="0" w:color="auto"/>
        <w:bottom w:val="none" w:sz="0" w:space="0" w:color="auto"/>
        <w:right w:val="none" w:sz="0" w:space="0" w:color="auto"/>
      </w:divBdr>
    </w:div>
    <w:div w:id="1485243855">
      <w:bodyDiv w:val="1"/>
      <w:marLeft w:val="0"/>
      <w:marRight w:val="0"/>
      <w:marTop w:val="0"/>
      <w:marBottom w:val="0"/>
      <w:divBdr>
        <w:top w:val="none" w:sz="0" w:space="0" w:color="auto"/>
        <w:left w:val="none" w:sz="0" w:space="0" w:color="auto"/>
        <w:bottom w:val="none" w:sz="0" w:space="0" w:color="auto"/>
        <w:right w:val="none" w:sz="0" w:space="0" w:color="auto"/>
      </w:divBdr>
    </w:div>
    <w:div w:id="1540699418">
      <w:bodyDiv w:val="1"/>
      <w:marLeft w:val="0"/>
      <w:marRight w:val="0"/>
      <w:marTop w:val="0"/>
      <w:marBottom w:val="0"/>
      <w:divBdr>
        <w:top w:val="none" w:sz="0" w:space="0" w:color="auto"/>
        <w:left w:val="none" w:sz="0" w:space="0" w:color="auto"/>
        <w:bottom w:val="none" w:sz="0" w:space="0" w:color="auto"/>
        <w:right w:val="none" w:sz="0" w:space="0" w:color="auto"/>
      </w:divBdr>
    </w:div>
    <w:div w:id="1654523562">
      <w:bodyDiv w:val="1"/>
      <w:marLeft w:val="0"/>
      <w:marRight w:val="0"/>
      <w:marTop w:val="0"/>
      <w:marBottom w:val="0"/>
      <w:divBdr>
        <w:top w:val="none" w:sz="0" w:space="0" w:color="auto"/>
        <w:left w:val="none" w:sz="0" w:space="0" w:color="auto"/>
        <w:bottom w:val="none" w:sz="0" w:space="0" w:color="auto"/>
        <w:right w:val="none" w:sz="0" w:space="0" w:color="auto"/>
      </w:divBdr>
    </w:div>
    <w:div w:id="1687711050">
      <w:bodyDiv w:val="1"/>
      <w:marLeft w:val="0"/>
      <w:marRight w:val="0"/>
      <w:marTop w:val="0"/>
      <w:marBottom w:val="0"/>
      <w:divBdr>
        <w:top w:val="none" w:sz="0" w:space="0" w:color="auto"/>
        <w:left w:val="none" w:sz="0" w:space="0" w:color="auto"/>
        <w:bottom w:val="none" w:sz="0" w:space="0" w:color="auto"/>
        <w:right w:val="none" w:sz="0" w:space="0" w:color="auto"/>
      </w:divBdr>
    </w:div>
    <w:div w:id="1703483504">
      <w:bodyDiv w:val="1"/>
      <w:marLeft w:val="0"/>
      <w:marRight w:val="0"/>
      <w:marTop w:val="0"/>
      <w:marBottom w:val="0"/>
      <w:divBdr>
        <w:top w:val="none" w:sz="0" w:space="0" w:color="auto"/>
        <w:left w:val="none" w:sz="0" w:space="0" w:color="auto"/>
        <w:bottom w:val="none" w:sz="0" w:space="0" w:color="auto"/>
        <w:right w:val="none" w:sz="0" w:space="0" w:color="auto"/>
      </w:divBdr>
    </w:div>
    <w:div w:id="1927105196">
      <w:bodyDiv w:val="1"/>
      <w:marLeft w:val="0"/>
      <w:marRight w:val="0"/>
      <w:marTop w:val="0"/>
      <w:marBottom w:val="0"/>
      <w:divBdr>
        <w:top w:val="none" w:sz="0" w:space="0" w:color="auto"/>
        <w:left w:val="none" w:sz="0" w:space="0" w:color="auto"/>
        <w:bottom w:val="none" w:sz="0" w:space="0" w:color="auto"/>
        <w:right w:val="none" w:sz="0" w:space="0" w:color="auto"/>
      </w:divBdr>
    </w:div>
    <w:div w:id="1934122212">
      <w:bodyDiv w:val="1"/>
      <w:marLeft w:val="0"/>
      <w:marRight w:val="0"/>
      <w:marTop w:val="0"/>
      <w:marBottom w:val="0"/>
      <w:divBdr>
        <w:top w:val="none" w:sz="0" w:space="0" w:color="auto"/>
        <w:left w:val="none" w:sz="0" w:space="0" w:color="auto"/>
        <w:bottom w:val="none" w:sz="0" w:space="0" w:color="auto"/>
        <w:right w:val="none" w:sz="0" w:space="0" w:color="auto"/>
      </w:divBdr>
    </w:div>
    <w:div w:id="1991710091">
      <w:bodyDiv w:val="1"/>
      <w:marLeft w:val="0"/>
      <w:marRight w:val="0"/>
      <w:marTop w:val="0"/>
      <w:marBottom w:val="0"/>
      <w:divBdr>
        <w:top w:val="none" w:sz="0" w:space="0" w:color="auto"/>
        <w:left w:val="none" w:sz="0" w:space="0" w:color="auto"/>
        <w:bottom w:val="none" w:sz="0" w:space="0" w:color="auto"/>
        <w:right w:val="none" w:sz="0" w:space="0" w:color="auto"/>
      </w:divBdr>
    </w:div>
    <w:div w:id="2030836251">
      <w:bodyDiv w:val="1"/>
      <w:marLeft w:val="0"/>
      <w:marRight w:val="0"/>
      <w:marTop w:val="0"/>
      <w:marBottom w:val="0"/>
      <w:divBdr>
        <w:top w:val="none" w:sz="0" w:space="0" w:color="auto"/>
        <w:left w:val="none" w:sz="0" w:space="0" w:color="auto"/>
        <w:bottom w:val="none" w:sz="0" w:space="0" w:color="auto"/>
        <w:right w:val="none" w:sz="0" w:space="0" w:color="auto"/>
      </w:divBdr>
    </w:div>
    <w:div w:id="2044595983">
      <w:bodyDiv w:val="1"/>
      <w:marLeft w:val="0"/>
      <w:marRight w:val="0"/>
      <w:marTop w:val="0"/>
      <w:marBottom w:val="0"/>
      <w:divBdr>
        <w:top w:val="none" w:sz="0" w:space="0" w:color="auto"/>
        <w:left w:val="none" w:sz="0" w:space="0" w:color="auto"/>
        <w:bottom w:val="none" w:sz="0" w:space="0" w:color="auto"/>
        <w:right w:val="none" w:sz="0" w:space="0" w:color="auto"/>
      </w:divBdr>
    </w:div>
    <w:div w:id="2054838983">
      <w:bodyDiv w:val="1"/>
      <w:marLeft w:val="0"/>
      <w:marRight w:val="0"/>
      <w:marTop w:val="0"/>
      <w:marBottom w:val="0"/>
      <w:divBdr>
        <w:top w:val="none" w:sz="0" w:space="0" w:color="auto"/>
        <w:left w:val="none" w:sz="0" w:space="0" w:color="auto"/>
        <w:bottom w:val="none" w:sz="0" w:space="0" w:color="auto"/>
        <w:right w:val="none" w:sz="0" w:space="0" w:color="auto"/>
      </w:divBdr>
    </w:div>
    <w:div w:id="2057318455">
      <w:bodyDiv w:val="1"/>
      <w:marLeft w:val="0"/>
      <w:marRight w:val="0"/>
      <w:marTop w:val="0"/>
      <w:marBottom w:val="0"/>
      <w:divBdr>
        <w:top w:val="none" w:sz="0" w:space="0" w:color="auto"/>
        <w:left w:val="none" w:sz="0" w:space="0" w:color="auto"/>
        <w:bottom w:val="none" w:sz="0" w:space="0" w:color="auto"/>
        <w:right w:val="none" w:sz="0" w:space="0" w:color="auto"/>
      </w:divBdr>
    </w:div>
    <w:div w:id="20610059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journals.uwyo.edu/index.php/jtilt/article/view/6869/5873" TargetMode="External"/><Relationship Id="rId26" Type="http://schemas.openxmlformats.org/officeDocument/2006/relationships/image" Target="media/image4.jpeg"/><Relationship Id="rId39" Type="http://schemas.openxmlformats.org/officeDocument/2006/relationships/hyperlink" Target="https://www.myenglishteacher.eu/blog/list-of-sentence-connectors-in-english/" TargetMode="External"/><Relationship Id="rId3" Type="http://schemas.openxmlformats.org/officeDocument/2006/relationships/styles" Target="styles.xml"/><Relationship Id="rId21" Type="http://schemas.openxmlformats.org/officeDocument/2006/relationships/hyperlink" Target="https://journals.uwyo.edu/index.php/jtilt/article/view/6869/5869" TargetMode="External"/><Relationship Id="rId34" Type="http://schemas.openxmlformats.org/officeDocument/2006/relationships/hyperlink" Target="https://docs.google.com/presentation/d/1BoIqEtjT2r7OqegQpkJwuxn2TXdItnp96Vvpy4sKyj4/edit?usp=sharing" TargetMode="External"/><Relationship Id="rId42" Type="http://schemas.openxmlformats.org/officeDocument/2006/relationships/hyperlink" Target="https://doi.org/10.1016/S0898-5898(01)00073-0" TargetMode="Externa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journals.uwyo.edu/index.php/jtilt/article/view/6869/5871" TargetMode="External"/><Relationship Id="rId25" Type="http://schemas.openxmlformats.org/officeDocument/2006/relationships/image" Target="media/image3.jpeg"/><Relationship Id="rId33" Type="http://schemas.openxmlformats.org/officeDocument/2006/relationships/hyperlink" Target="https://journals.uwyo.edu/index.php/jtilt/article/view/6869/5869" TargetMode="External"/><Relationship Id="rId38" Type="http://schemas.openxmlformats.org/officeDocument/2006/relationships/hyperlink" Target="https://doi.org/10.1016/S0959-4752(03)00068-9" TargetMode="Externa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myenglishteacher.eu/blog/list-of-sentence-connectors-in-english/" TargetMode="External"/><Relationship Id="rId20" Type="http://schemas.openxmlformats.org/officeDocument/2006/relationships/hyperlink" Target="https://journals.uwyo.edu/index.php/jtilt/article/view/6869/5869" TargetMode="External"/><Relationship Id="rId29" Type="http://schemas.openxmlformats.org/officeDocument/2006/relationships/hyperlink" Target="https://journals.uwyo.edu/index.php/jtilt/article/view/6869/5869" TargetMode="External"/><Relationship Id="rId41" Type="http://schemas.openxmlformats.org/officeDocument/2006/relationships/hyperlink" Target="https://www.sealyisd.com/common/pages/DisplayFile.aspx?itemId=23392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journals.uwyo.edu/index.php/jtilt/article/view/6869/5869" TargetMode="External"/><Relationship Id="rId32" Type="http://schemas.openxmlformats.org/officeDocument/2006/relationships/image" Target="https://lh4.googleusercontent.com/aZAA6aR_paMKgxeoNZ8gg7bIV7e41ZVs6t6sU1JGGAJ0tAUCLmb_tO4_2iprk2uj6KycJgCoCV7GiNEo1yPfKY1VFDLYCHl3wZ-TqgdSijbRtIN8r44knGIVXdeQGg" TargetMode="External"/><Relationship Id="rId37" Type="http://schemas.openxmlformats.org/officeDocument/2006/relationships/hyperlink" Target="https://doi.org/10.1007/s11145-019-09937-8" TargetMode="External"/><Relationship Id="rId40" Type="http://schemas.openxmlformats.org/officeDocument/2006/relationships/hyperlink" Target="https://doi.org/10.1007/978-981-10-5930-8_11" TargetMode="External"/><Relationship Id="rId45" Type="http://schemas.openxmlformats.org/officeDocument/2006/relationships/hyperlink" Target="https://wvde.us/tree/middlesecondary-learning/science/science-grade-6-standards/" TargetMode="External"/><Relationship Id="rId5" Type="http://schemas.openxmlformats.org/officeDocument/2006/relationships/webSettings" Target="webSettings.xml"/><Relationship Id="rId15" Type="http://schemas.openxmlformats.org/officeDocument/2006/relationships/hyperlink" Target="https://docs.google.com/presentation/d/1BoIqEtjT2r7OqegQpkJwuxn2TXdItnp96Vvpy4sKyj4/edit?usp=sharing" TargetMode="External"/><Relationship Id="rId23" Type="http://schemas.openxmlformats.org/officeDocument/2006/relationships/hyperlink" Target="https://journals.uwyo.edu/index.php/jtilt/article/view/6869/5869" TargetMode="External"/><Relationship Id="rId28" Type="http://schemas.openxmlformats.org/officeDocument/2006/relationships/hyperlink" Target="https://journals.uwyo.edu/index.php/jtilt/article/view/6869/5869" TargetMode="External"/><Relationship Id="rId36" Type="http://schemas.openxmlformats.org/officeDocument/2006/relationships/hyperlink" Target="https://doi.org/10.1187/cbe.17-09-0199" TargetMode="External"/><Relationship Id="rId10" Type="http://schemas.openxmlformats.org/officeDocument/2006/relationships/footer" Target="footer1.xml"/><Relationship Id="rId19" Type="http://schemas.openxmlformats.org/officeDocument/2006/relationships/hyperlink" Target="https://journals.uwyo.edu/index.php/jtilt/article/view/6869/5869" TargetMode="External"/><Relationship Id="rId31" Type="http://schemas.openxmlformats.org/officeDocument/2006/relationships/image" Target="media/image6.jpeg"/><Relationship Id="rId44" Type="http://schemas.openxmlformats.org/officeDocument/2006/relationships/hyperlink" Target="https://doi.org/10.1177/0741088312469013"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ww.sealyisd.com/common/pages/DisplayFile.aspx?itemId=2339209" TargetMode="External"/><Relationship Id="rId22" Type="http://schemas.openxmlformats.org/officeDocument/2006/relationships/hyperlink" Target="https://www.sealyisd.com/common/pages/DisplayFile.aspx?itemId=2339209" TargetMode="External"/><Relationship Id="rId27" Type="http://schemas.openxmlformats.org/officeDocument/2006/relationships/image" Target="media/image5.jpeg"/><Relationship Id="rId30" Type="http://schemas.openxmlformats.org/officeDocument/2006/relationships/hyperlink" Target="https://journals.uwyo.edu/index.php/jtilt/article/view/6869/5871" TargetMode="External"/><Relationship Id="rId35" Type="http://schemas.openxmlformats.org/officeDocument/2006/relationships/hyperlink" Target="https://journals.uwyo.edu/index.php/jtilt/article/view/6869/5873" TargetMode="External"/><Relationship Id="rId43" Type="http://schemas.openxmlformats.org/officeDocument/2006/relationships/hyperlink" Target="http://hdl.handle.net/11299/206361" TargetMode="External"/></Relationships>
</file>

<file path=word/_rels/foot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hyperlink" Target="https://creativecommons.org/licenses/by-nc-sa/4.0/"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s://journals.uwyo.edu/index.php/jtilt/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C426CD-5930-4A91-9D5D-F35D82F3CD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7</TotalTime>
  <Pages>7</Pages>
  <Words>3798</Words>
  <Characters>21650</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98</CharactersWithSpaces>
  <SharedDoc>false</SharedDoc>
  <HLinks>
    <vt:vector size="12" baseType="variant">
      <vt:variant>
        <vt:i4>5046312</vt:i4>
      </vt:variant>
      <vt:variant>
        <vt:i4>3</vt:i4>
      </vt:variant>
      <vt:variant>
        <vt:i4>0</vt:i4>
      </vt:variant>
      <vt:variant>
        <vt:i4>5</vt:i4>
      </vt:variant>
      <vt:variant>
        <vt:lpwstr>https://youtu.be/RQ3djos_LY8</vt:lpwstr>
      </vt:variant>
      <vt:variant>
        <vt:lpwstr/>
      </vt:variant>
      <vt:variant>
        <vt:i4>5898271</vt:i4>
      </vt:variant>
      <vt:variant>
        <vt:i4>0</vt:i4>
      </vt:variant>
      <vt:variant>
        <vt:i4>0</vt:i4>
      </vt:variant>
      <vt:variant>
        <vt:i4>5</vt:i4>
      </vt:variant>
      <vt:variant>
        <vt:lpwstr>https://youtu.be/VnnpLaKsqG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aig Erschel Shepherd (cshphrd2)</dc:creator>
  <cp:keywords/>
  <dc:description/>
  <cp:lastModifiedBy>Craig Erschel Shepherd (cshphrd2)</cp:lastModifiedBy>
  <cp:revision>45</cp:revision>
  <cp:lastPrinted>2021-09-27T12:05:00Z</cp:lastPrinted>
  <dcterms:created xsi:type="dcterms:W3CDTF">2022-07-02T18:50:00Z</dcterms:created>
  <dcterms:modified xsi:type="dcterms:W3CDTF">2022-08-22T13:59:00Z</dcterms:modified>
</cp:coreProperties>
</file>